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D0351" w14:textId="4C995D85" w:rsidR="007066D7" w:rsidRDefault="002B2B28" w:rsidP="00EB533A">
      <w:pPr>
        <w:pStyle w:val="Heading1"/>
        <w:jc w:val="center"/>
      </w:pPr>
      <w:bookmarkStart w:id="0" w:name="_Toc281135569"/>
      <w:bookmarkStart w:id="1" w:name="_Toc13547394"/>
      <w:r>
        <w:t>201</w:t>
      </w:r>
      <w:r w:rsidR="00157CC8">
        <w:t>9</w:t>
      </w:r>
      <w:r>
        <w:t xml:space="preserve"> </w:t>
      </w:r>
      <w:r w:rsidR="00A81EB4">
        <w:t>Observing Notes</w:t>
      </w:r>
      <w:bookmarkEnd w:id="0"/>
      <w:bookmarkEnd w:id="1"/>
    </w:p>
    <w:p w14:paraId="32A586E4" w14:textId="163506BE" w:rsidR="00CB381E" w:rsidRDefault="00CB381E" w:rsidP="00CB381E"/>
    <w:p w14:paraId="0B505CD3" w14:textId="782A3445" w:rsidR="00CD5AE2" w:rsidRPr="00CD5AE2" w:rsidRDefault="00CD5AE2" w:rsidP="00CB381E">
      <w:pPr>
        <w:rPr>
          <w:color w:val="0070C0"/>
        </w:rPr>
      </w:pPr>
      <w:r w:rsidRPr="00CD5AE2">
        <w:rPr>
          <w:color w:val="0070C0"/>
        </w:rPr>
        <w:t>This is a “b” version of the document branched from a 2019-09-29 backup. The primary version was lost with the apparent loss of the Astrothumb3 128GB thumb drive on 2019-10-17. I believe that the only updates that had been made were to the 20190814UT Jupiter and Saturn observations section, with the Jovian Moons and Saturn work being completed. Also, the raw data from this observation day had been zipped and placed on the thumb drive.  However, I believe they should exist on a backup of the laptop since they were resident on the laptop on 2019-09-29.</w:t>
      </w:r>
    </w:p>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7E3EC3AB" w14:textId="6DCB10E7" w:rsidR="007F3B4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13547394" w:history="1">
        <w:r w:rsidR="007F3B45" w:rsidRPr="001A0E54">
          <w:rPr>
            <w:rStyle w:val="Hyperlink"/>
            <w:noProof/>
          </w:rPr>
          <w:t>2019 Observing Notes</w:t>
        </w:r>
        <w:r w:rsidR="007F3B45">
          <w:rPr>
            <w:noProof/>
            <w:webHidden/>
          </w:rPr>
          <w:tab/>
        </w:r>
        <w:r w:rsidR="007F3B45">
          <w:rPr>
            <w:noProof/>
            <w:webHidden/>
          </w:rPr>
          <w:fldChar w:fldCharType="begin"/>
        </w:r>
        <w:r w:rsidR="007F3B45">
          <w:rPr>
            <w:noProof/>
            <w:webHidden/>
          </w:rPr>
          <w:instrText xml:space="preserve"> PAGEREF _Toc13547394 \h </w:instrText>
        </w:r>
        <w:r w:rsidR="007F3B45">
          <w:rPr>
            <w:noProof/>
            <w:webHidden/>
          </w:rPr>
        </w:r>
        <w:r w:rsidR="007F3B45">
          <w:rPr>
            <w:noProof/>
            <w:webHidden/>
          </w:rPr>
          <w:fldChar w:fldCharType="separate"/>
        </w:r>
        <w:r w:rsidR="007F3B45">
          <w:rPr>
            <w:noProof/>
            <w:webHidden/>
          </w:rPr>
          <w:t>1</w:t>
        </w:r>
        <w:r w:rsidR="007F3B45">
          <w:rPr>
            <w:noProof/>
            <w:webHidden/>
          </w:rPr>
          <w:fldChar w:fldCharType="end"/>
        </w:r>
      </w:hyperlink>
    </w:p>
    <w:p w14:paraId="48E5833D" w14:textId="52FD756F" w:rsidR="007F3B45" w:rsidRDefault="0090321A">
      <w:pPr>
        <w:pStyle w:val="TOC2"/>
        <w:tabs>
          <w:tab w:val="right" w:leader="dot" w:pos="9350"/>
        </w:tabs>
        <w:rPr>
          <w:rFonts w:asciiTheme="minorHAnsi" w:eastAsiaTheme="minorEastAsia" w:hAnsiTheme="minorHAnsi" w:cstheme="minorBidi"/>
          <w:smallCaps w:val="0"/>
          <w:noProof/>
          <w:sz w:val="22"/>
          <w:szCs w:val="22"/>
          <w:lang w:bidi="ar-SA"/>
        </w:rPr>
      </w:pPr>
      <w:hyperlink w:anchor="_Toc13547395" w:history="1">
        <w:r w:rsidR="007F3B45" w:rsidRPr="001A0E54">
          <w:rPr>
            <w:rStyle w:val="Hyperlink"/>
            <w:noProof/>
          </w:rPr>
          <w:t>Year in Review</w:t>
        </w:r>
        <w:r w:rsidR="007F3B45">
          <w:rPr>
            <w:noProof/>
            <w:webHidden/>
          </w:rPr>
          <w:tab/>
        </w:r>
        <w:r w:rsidR="007F3B45">
          <w:rPr>
            <w:noProof/>
            <w:webHidden/>
          </w:rPr>
          <w:fldChar w:fldCharType="begin"/>
        </w:r>
        <w:r w:rsidR="007F3B45">
          <w:rPr>
            <w:noProof/>
            <w:webHidden/>
          </w:rPr>
          <w:instrText xml:space="preserve"> PAGEREF _Toc13547395 \h </w:instrText>
        </w:r>
        <w:r w:rsidR="007F3B45">
          <w:rPr>
            <w:noProof/>
            <w:webHidden/>
          </w:rPr>
        </w:r>
        <w:r w:rsidR="007F3B45">
          <w:rPr>
            <w:noProof/>
            <w:webHidden/>
          </w:rPr>
          <w:fldChar w:fldCharType="separate"/>
        </w:r>
        <w:r w:rsidR="007F3B45">
          <w:rPr>
            <w:noProof/>
            <w:webHidden/>
          </w:rPr>
          <w:t>3</w:t>
        </w:r>
        <w:r w:rsidR="007F3B45">
          <w:rPr>
            <w:noProof/>
            <w:webHidden/>
          </w:rPr>
          <w:fldChar w:fldCharType="end"/>
        </w:r>
      </w:hyperlink>
    </w:p>
    <w:p w14:paraId="27E8886A" w14:textId="45D04971" w:rsidR="007F3B45" w:rsidRDefault="0090321A">
      <w:pPr>
        <w:pStyle w:val="TOC2"/>
        <w:tabs>
          <w:tab w:val="right" w:leader="dot" w:pos="9350"/>
        </w:tabs>
        <w:rPr>
          <w:rFonts w:asciiTheme="minorHAnsi" w:eastAsiaTheme="minorEastAsia" w:hAnsiTheme="minorHAnsi" w:cstheme="minorBidi"/>
          <w:smallCaps w:val="0"/>
          <w:noProof/>
          <w:sz w:val="22"/>
          <w:szCs w:val="22"/>
          <w:lang w:bidi="ar-SA"/>
        </w:rPr>
      </w:pPr>
      <w:hyperlink w:anchor="_Toc13547396" w:history="1">
        <w:r w:rsidR="007F3B45" w:rsidRPr="001A0E54">
          <w:rPr>
            <w:rStyle w:val="Hyperlink"/>
            <w:noProof/>
          </w:rPr>
          <w:t>January</w:t>
        </w:r>
        <w:r w:rsidR="007F3B45">
          <w:rPr>
            <w:noProof/>
            <w:webHidden/>
          </w:rPr>
          <w:tab/>
        </w:r>
        <w:r w:rsidR="007F3B45">
          <w:rPr>
            <w:noProof/>
            <w:webHidden/>
          </w:rPr>
          <w:fldChar w:fldCharType="begin"/>
        </w:r>
        <w:r w:rsidR="007F3B45">
          <w:rPr>
            <w:noProof/>
            <w:webHidden/>
          </w:rPr>
          <w:instrText xml:space="preserve"> PAGEREF _Toc13547396 \h </w:instrText>
        </w:r>
        <w:r w:rsidR="007F3B45">
          <w:rPr>
            <w:noProof/>
            <w:webHidden/>
          </w:rPr>
        </w:r>
        <w:r w:rsidR="007F3B45">
          <w:rPr>
            <w:noProof/>
            <w:webHidden/>
          </w:rPr>
          <w:fldChar w:fldCharType="separate"/>
        </w:r>
        <w:r w:rsidR="007F3B45">
          <w:rPr>
            <w:noProof/>
            <w:webHidden/>
          </w:rPr>
          <w:t>4</w:t>
        </w:r>
        <w:r w:rsidR="007F3B45">
          <w:rPr>
            <w:noProof/>
            <w:webHidden/>
          </w:rPr>
          <w:fldChar w:fldCharType="end"/>
        </w:r>
      </w:hyperlink>
    </w:p>
    <w:p w14:paraId="1EC60867" w14:textId="116379C4"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7" w:history="1">
        <w:r w:rsidR="007F3B45" w:rsidRPr="001A0E54">
          <w:rPr>
            <w:rStyle w:val="Hyperlink"/>
            <w:noProof/>
          </w:rPr>
          <w:t>Winter 2019 Planning</w:t>
        </w:r>
        <w:r w:rsidR="007F3B45">
          <w:rPr>
            <w:noProof/>
            <w:webHidden/>
          </w:rPr>
          <w:tab/>
        </w:r>
        <w:r w:rsidR="007F3B45">
          <w:rPr>
            <w:noProof/>
            <w:webHidden/>
          </w:rPr>
          <w:fldChar w:fldCharType="begin"/>
        </w:r>
        <w:r w:rsidR="007F3B45">
          <w:rPr>
            <w:noProof/>
            <w:webHidden/>
          </w:rPr>
          <w:instrText xml:space="preserve"> PAGEREF _Toc13547397 \h </w:instrText>
        </w:r>
        <w:r w:rsidR="007F3B45">
          <w:rPr>
            <w:noProof/>
            <w:webHidden/>
          </w:rPr>
        </w:r>
        <w:r w:rsidR="007F3B45">
          <w:rPr>
            <w:noProof/>
            <w:webHidden/>
          </w:rPr>
          <w:fldChar w:fldCharType="separate"/>
        </w:r>
        <w:r w:rsidR="007F3B45">
          <w:rPr>
            <w:noProof/>
            <w:webHidden/>
          </w:rPr>
          <w:t>4</w:t>
        </w:r>
        <w:r w:rsidR="007F3B45">
          <w:rPr>
            <w:noProof/>
            <w:webHidden/>
          </w:rPr>
          <w:fldChar w:fldCharType="end"/>
        </w:r>
      </w:hyperlink>
    </w:p>
    <w:p w14:paraId="2E3D0C3E" w14:textId="2CD58112"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8" w:history="1">
        <w:r w:rsidR="007F3B45" w:rsidRPr="001A0E54">
          <w:rPr>
            <w:rStyle w:val="Hyperlink"/>
            <w:noProof/>
          </w:rPr>
          <w:t>2019-Jan-03 (Jan-04 UT):  Mars and Uranus Video</w:t>
        </w:r>
        <w:r w:rsidR="007F3B45">
          <w:rPr>
            <w:noProof/>
            <w:webHidden/>
          </w:rPr>
          <w:tab/>
        </w:r>
        <w:r w:rsidR="007F3B45">
          <w:rPr>
            <w:noProof/>
            <w:webHidden/>
          </w:rPr>
          <w:fldChar w:fldCharType="begin"/>
        </w:r>
        <w:r w:rsidR="007F3B45">
          <w:rPr>
            <w:noProof/>
            <w:webHidden/>
          </w:rPr>
          <w:instrText xml:space="preserve"> PAGEREF _Toc13547398 \h </w:instrText>
        </w:r>
        <w:r w:rsidR="007F3B45">
          <w:rPr>
            <w:noProof/>
            <w:webHidden/>
          </w:rPr>
        </w:r>
        <w:r w:rsidR="007F3B45">
          <w:rPr>
            <w:noProof/>
            <w:webHidden/>
          </w:rPr>
          <w:fldChar w:fldCharType="separate"/>
        </w:r>
        <w:r w:rsidR="007F3B45">
          <w:rPr>
            <w:noProof/>
            <w:webHidden/>
          </w:rPr>
          <w:t>5</w:t>
        </w:r>
        <w:r w:rsidR="007F3B45">
          <w:rPr>
            <w:noProof/>
            <w:webHidden/>
          </w:rPr>
          <w:fldChar w:fldCharType="end"/>
        </w:r>
      </w:hyperlink>
    </w:p>
    <w:p w14:paraId="770B8288" w14:textId="3C4E2751"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9" w:history="1">
        <w:r w:rsidR="007F3B45" w:rsidRPr="001A0E54">
          <w:rPr>
            <w:rStyle w:val="Hyperlink"/>
            <w:noProof/>
          </w:rPr>
          <w:t>2019-Jan-08 (Jan-09 UT):  NGC1499 California Nebula in 672SII</w:t>
        </w:r>
        <w:r w:rsidR="007F3B45">
          <w:rPr>
            <w:noProof/>
            <w:webHidden/>
          </w:rPr>
          <w:tab/>
        </w:r>
        <w:r w:rsidR="007F3B45">
          <w:rPr>
            <w:noProof/>
            <w:webHidden/>
          </w:rPr>
          <w:fldChar w:fldCharType="begin"/>
        </w:r>
        <w:r w:rsidR="007F3B45">
          <w:rPr>
            <w:noProof/>
            <w:webHidden/>
          </w:rPr>
          <w:instrText xml:space="preserve"> PAGEREF _Toc13547399 \h </w:instrText>
        </w:r>
        <w:r w:rsidR="007F3B45">
          <w:rPr>
            <w:noProof/>
            <w:webHidden/>
          </w:rPr>
        </w:r>
        <w:r w:rsidR="007F3B45">
          <w:rPr>
            <w:noProof/>
            <w:webHidden/>
          </w:rPr>
          <w:fldChar w:fldCharType="separate"/>
        </w:r>
        <w:r w:rsidR="007F3B45">
          <w:rPr>
            <w:noProof/>
            <w:webHidden/>
          </w:rPr>
          <w:t>7</w:t>
        </w:r>
        <w:r w:rsidR="007F3B45">
          <w:rPr>
            <w:noProof/>
            <w:webHidden/>
          </w:rPr>
          <w:fldChar w:fldCharType="end"/>
        </w:r>
      </w:hyperlink>
    </w:p>
    <w:p w14:paraId="0F9B9DB6" w14:textId="36112502"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0" w:history="1">
        <w:r w:rsidR="007F3B45" w:rsidRPr="001A0E54">
          <w:rPr>
            <w:rStyle w:val="Hyperlink"/>
            <w:noProof/>
          </w:rPr>
          <w:t>2019-Jan-13 (Jan-14 UT):  Mars, Moon and M42 Video (RGB)</w:t>
        </w:r>
        <w:r w:rsidR="007F3B45">
          <w:rPr>
            <w:noProof/>
            <w:webHidden/>
          </w:rPr>
          <w:tab/>
        </w:r>
        <w:r w:rsidR="007F3B45">
          <w:rPr>
            <w:noProof/>
            <w:webHidden/>
          </w:rPr>
          <w:fldChar w:fldCharType="begin"/>
        </w:r>
        <w:r w:rsidR="007F3B45">
          <w:rPr>
            <w:noProof/>
            <w:webHidden/>
          </w:rPr>
          <w:instrText xml:space="preserve"> PAGEREF _Toc13547400 \h </w:instrText>
        </w:r>
        <w:r w:rsidR="007F3B45">
          <w:rPr>
            <w:noProof/>
            <w:webHidden/>
          </w:rPr>
        </w:r>
        <w:r w:rsidR="007F3B45">
          <w:rPr>
            <w:noProof/>
            <w:webHidden/>
          </w:rPr>
          <w:fldChar w:fldCharType="separate"/>
        </w:r>
        <w:r w:rsidR="007F3B45">
          <w:rPr>
            <w:noProof/>
            <w:webHidden/>
          </w:rPr>
          <w:t>8</w:t>
        </w:r>
        <w:r w:rsidR="007F3B45">
          <w:rPr>
            <w:noProof/>
            <w:webHidden/>
          </w:rPr>
          <w:fldChar w:fldCharType="end"/>
        </w:r>
      </w:hyperlink>
    </w:p>
    <w:p w14:paraId="5FFDFDCC" w14:textId="54DC1E59"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1" w:history="1">
        <w:r w:rsidR="007F3B45" w:rsidRPr="001A0E54">
          <w:rPr>
            <w:rStyle w:val="Hyperlink"/>
            <w:noProof/>
          </w:rPr>
          <w:t>2019-Jan-14 (Jan-15 UT):  M42 Video (656HIA, 658NII, 672NII, 685NIR, 501OII)</w:t>
        </w:r>
        <w:r w:rsidR="007F3B45">
          <w:rPr>
            <w:noProof/>
            <w:webHidden/>
          </w:rPr>
          <w:tab/>
        </w:r>
        <w:r w:rsidR="007F3B45">
          <w:rPr>
            <w:noProof/>
            <w:webHidden/>
          </w:rPr>
          <w:fldChar w:fldCharType="begin"/>
        </w:r>
        <w:r w:rsidR="007F3B45">
          <w:rPr>
            <w:noProof/>
            <w:webHidden/>
          </w:rPr>
          <w:instrText xml:space="preserve"> PAGEREF _Toc13547401 \h </w:instrText>
        </w:r>
        <w:r w:rsidR="007F3B45">
          <w:rPr>
            <w:noProof/>
            <w:webHidden/>
          </w:rPr>
        </w:r>
        <w:r w:rsidR="007F3B45">
          <w:rPr>
            <w:noProof/>
            <w:webHidden/>
          </w:rPr>
          <w:fldChar w:fldCharType="separate"/>
        </w:r>
        <w:r w:rsidR="007F3B45">
          <w:rPr>
            <w:noProof/>
            <w:webHidden/>
          </w:rPr>
          <w:t>13</w:t>
        </w:r>
        <w:r w:rsidR="007F3B45">
          <w:rPr>
            <w:noProof/>
            <w:webHidden/>
          </w:rPr>
          <w:fldChar w:fldCharType="end"/>
        </w:r>
      </w:hyperlink>
    </w:p>
    <w:p w14:paraId="2DFE5B2B" w14:textId="35EE6723" w:rsidR="007F3B45" w:rsidRDefault="0090321A">
      <w:pPr>
        <w:pStyle w:val="TOC2"/>
        <w:tabs>
          <w:tab w:val="right" w:leader="dot" w:pos="9350"/>
        </w:tabs>
        <w:rPr>
          <w:rFonts w:asciiTheme="minorHAnsi" w:eastAsiaTheme="minorEastAsia" w:hAnsiTheme="minorHAnsi" w:cstheme="minorBidi"/>
          <w:smallCaps w:val="0"/>
          <w:noProof/>
          <w:sz w:val="22"/>
          <w:szCs w:val="22"/>
          <w:lang w:bidi="ar-SA"/>
        </w:rPr>
      </w:pPr>
      <w:hyperlink w:anchor="_Toc13547402" w:history="1">
        <w:r w:rsidR="007F3B45" w:rsidRPr="001A0E54">
          <w:rPr>
            <w:rStyle w:val="Hyperlink"/>
            <w:noProof/>
          </w:rPr>
          <w:t>April</w:t>
        </w:r>
        <w:r w:rsidR="007F3B45">
          <w:rPr>
            <w:noProof/>
            <w:webHidden/>
          </w:rPr>
          <w:tab/>
        </w:r>
        <w:r w:rsidR="007F3B45">
          <w:rPr>
            <w:noProof/>
            <w:webHidden/>
          </w:rPr>
          <w:fldChar w:fldCharType="begin"/>
        </w:r>
        <w:r w:rsidR="007F3B45">
          <w:rPr>
            <w:noProof/>
            <w:webHidden/>
          </w:rPr>
          <w:instrText xml:space="preserve"> PAGEREF _Toc13547402 \h </w:instrText>
        </w:r>
        <w:r w:rsidR="007F3B45">
          <w:rPr>
            <w:noProof/>
            <w:webHidden/>
          </w:rPr>
        </w:r>
        <w:r w:rsidR="007F3B45">
          <w:rPr>
            <w:noProof/>
            <w:webHidden/>
          </w:rPr>
          <w:fldChar w:fldCharType="separate"/>
        </w:r>
        <w:r w:rsidR="007F3B45">
          <w:rPr>
            <w:noProof/>
            <w:webHidden/>
          </w:rPr>
          <w:t>15</w:t>
        </w:r>
        <w:r w:rsidR="007F3B45">
          <w:rPr>
            <w:noProof/>
            <w:webHidden/>
          </w:rPr>
          <w:fldChar w:fldCharType="end"/>
        </w:r>
      </w:hyperlink>
    </w:p>
    <w:p w14:paraId="11FC5538" w14:textId="2E85A308"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3" w:history="1">
        <w:r w:rsidR="007F3B45" w:rsidRPr="001A0E54">
          <w:rPr>
            <w:rStyle w:val="Hyperlink"/>
            <w:noProof/>
          </w:rPr>
          <w:t>Spring 2019 Planning</w:t>
        </w:r>
        <w:r w:rsidR="007F3B45">
          <w:rPr>
            <w:noProof/>
            <w:webHidden/>
          </w:rPr>
          <w:tab/>
        </w:r>
        <w:r w:rsidR="007F3B45">
          <w:rPr>
            <w:noProof/>
            <w:webHidden/>
          </w:rPr>
          <w:fldChar w:fldCharType="begin"/>
        </w:r>
        <w:r w:rsidR="007F3B45">
          <w:rPr>
            <w:noProof/>
            <w:webHidden/>
          </w:rPr>
          <w:instrText xml:space="preserve"> PAGEREF _Toc13547403 \h </w:instrText>
        </w:r>
        <w:r w:rsidR="007F3B45">
          <w:rPr>
            <w:noProof/>
            <w:webHidden/>
          </w:rPr>
        </w:r>
        <w:r w:rsidR="007F3B45">
          <w:rPr>
            <w:noProof/>
            <w:webHidden/>
          </w:rPr>
          <w:fldChar w:fldCharType="separate"/>
        </w:r>
        <w:r w:rsidR="007F3B45">
          <w:rPr>
            <w:noProof/>
            <w:webHidden/>
          </w:rPr>
          <w:t>15</w:t>
        </w:r>
        <w:r w:rsidR="007F3B45">
          <w:rPr>
            <w:noProof/>
            <w:webHidden/>
          </w:rPr>
          <w:fldChar w:fldCharType="end"/>
        </w:r>
      </w:hyperlink>
    </w:p>
    <w:p w14:paraId="185DFB98" w14:textId="741D0C1A" w:rsidR="007F3B45" w:rsidRDefault="0090321A">
      <w:pPr>
        <w:pStyle w:val="TOC2"/>
        <w:tabs>
          <w:tab w:val="right" w:leader="dot" w:pos="9350"/>
        </w:tabs>
        <w:rPr>
          <w:rFonts w:asciiTheme="minorHAnsi" w:eastAsiaTheme="minorEastAsia" w:hAnsiTheme="minorHAnsi" w:cstheme="minorBidi"/>
          <w:smallCaps w:val="0"/>
          <w:noProof/>
          <w:sz w:val="22"/>
          <w:szCs w:val="22"/>
          <w:lang w:bidi="ar-SA"/>
        </w:rPr>
      </w:pPr>
      <w:hyperlink w:anchor="_Toc13547404" w:history="1">
        <w:r w:rsidR="007F3B45" w:rsidRPr="001A0E54">
          <w:rPr>
            <w:rStyle w:val="Hyperlink"/>
            <w:noProof/>
          </w:rPr>
          <w:t>May</w:t>
        </w:r>
        <w:r w:rsidR="007F3B45">
          <w:rPr>
            <w:noProof/>
            <w:webHidden/>
          </w:rPr>
          <w:tab/>
        </w:r>
        <w:r w:rsidR="007F3B45">
          <w:rPr>
            <w:noProof/>
            <w:webHidden/>
          </w:rPr>
          <w:fldChar w:fldCharType="begin"/>
        </w:r>
        <w:r w:rsidR="007F3B45">
          <w:rPr>
            <w:noProof/>
            <w:webHidden/>
          </w:rPr>
          <w:instrText xml:space="preserve"> PAGEREF _Toc13547404 \h </w:instrText>
        </w:r>
        <w:r w:rsidR="007F3B45">
          <w:rPr>
            <w:noProof/>
            <w:webHidden/>
          </w:rPr>
        </w:r>
        <w:r w:rsidR="007F3B45">
          <w:rPr>
            <w:noProof/>
            <w:webHidden/>
          </w:rPr>
          <w:fldChar w:fldCharType="separate"/>
        </w:r>
        <w:r w:rsidR="007F3B45">
          <w:rPr>
            <w:noProof/>
            <w:webHidden/>
          </w:rPr>
          <w:t>16</w:t>
        </w:r>
        <w:r w:rsidR="007F3B45">
          <w:rPr>
            <w:noProof/>
            <w:webHidden/>
          </w:rPr>
          <w:fldChar w:fldCharType="end"/>
        </w:r>
      </w:hyperlink>
    </w:p>
    <w:p w14:paraId="6889BD2C" w14:textId="78FBBE0F"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5" w:history="1">
        <w:r w:rsidR="007F3B45" w:rsidRPr="001A0E54">
          <w:rPr>
            <w:rStyle w:val="Hyperlink"/>
            <w:noProof/>
          </w:rPr>
          <w:t>2019-May-12 (May 13 UT) Double Star and Moon Videos</w:t>
        </w:r>
        <w:r w:rsidR="007F3B45">
          <w:rPr>
            <w:noProof/>
            <w:webHidden/>
          </w:rPr>
          <w:tab/>
        </w:r>
        <w:r w:rsidR="007F3B45">
          <w:rPr>
            <w:noProof/>
            <w:webHidden/>
          </w:rPr>
          <w:fldChar w:fldCharType="begin"/>
        </w:r>
        <w:r w:rsidR="007F3B45">
          <w:rPr>
            <w:noProof/>
            <w:webHidden/>
          </w:rPr>
          <w:instrText xml:space="preserve"> PAGEREF _Toc13547405 \h </w:instrText>
        </w:r>
        <w:r w:rsidR="007F3B45">
          <w:rPr>
            <w:noProof/>
            <w:webHidden/>
          </w:rPr>
        </w:r>
        <w:r w:rsidR="007F3B45">
          <w:rPr>
            <w:noProof/>
            <w:webHidden/>
          </w:rPr>
          <w:fldChar w:fldCharType="separate"/>
        </w:r>
        <w:r w:rsidR="007F3B45">
          <w:rPr>
            <w:noProof/>
            <w:webHidden/>
          </w:rPr>
          <w:t>16</w:t>
        </w:r>
        <w:r w:rsidR="007F3B45">
          <w:rPr>
            <w:noProof/>
            <w:webHidden/>
          </w:rPr>
          <w:fldChar w:fldCharType="end"/>
        </w:r>
      </w:hyperlink>
    </w:p>
    <w:p w14:paraId="072B41B7" w14:textId="74B78604" w:rsidR="007F3B45" w:rsidRDefault="0090321A">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6" w:history="1">
        <w:r w:rsidR="007F3B45" w:rsidRPr="001A0E54">
          <w:rPr>
            <w:rStyle w:val="Hyperlink"/>
            <w:noProof/>
          </w:rPr>
          <w:t>Summer 2019 Planning</w:t>
        </w:r>
        <w:r w:rsidR="007F3B45">
          <w:rPr>
            <w:noProof/>
            <w:webHidden/>
          </w:rPr>
          <w:tab/>
        </w:r>
        <w:r w:rsidR="007F3B45">
          <w:rPr>
            <w:noProof/>
            <w:webHidden/>
          </w:rPr>
          <w:fldChar w:fldCharType="begin"/>
        </w:r>
        <w:r w:rsidR="007F3B45">
          <w:rPr>
            <w:noProof/>
            <w:webHidden/>
          </w:rPr>
          <w:instrText xml:space="preserve"> PAGEREF _Toc13547406 \h </w:instrText>
        </w:r>
        <w:r w:rsidR="007F3B45">
          <w:rPr>
            <w:noProof/>
            <w:webHidden/>
          </w:rPr>
        </w:r>
        <w:r w:rsidR="007F3B45">
          <w:rPr>
            <w:noProof/>
            <w:webHidden/>
          </w:rPr>
          <w:fldChar w:fldCharType="separate"/>
        </w:r>
        <w:r w:rsidR="007F3B45">
          <w:rPr>
            <w:noProof/>
            <w:webHidden/>
          </w:rPr>
          <w:t>18</w:t>
        </w:r>
        <w:r w:rsidR="007F3B45">
          <w:rPr>
            <w:noProof/>
            <w:webHidden/>
          </w:rPr>
          <w:fldChar w:fldCharType="end"/>
        </w:r>
      </w:hyperlink>
    </w:p>
    <w:p w14:paraId="2184BF35" w14:textId="57668934" w:rsidR="007F3B45" w:rsidRDefault="0090321A">
      <w:pPr>
        <w:pStyle w:val="TOC2"/>
        <w:tabs>
          <w:tab w:val="right" w:leader="dot" w:pos="9350"/>
        </w:tabs>
        <w:rPr>
          <w:rFonts w:asciiTheme="minorHAnsi" w:eastAsiaTheme="minorEastAsia" w:hAnsiTheme="minorHAnsi" w:cstheme="minorBidi"/>
          <w:smallCaps w:val="0"/>
          <w:noProof/>
          <w:sz w:val="22"/>
          <w:szCs w:val="22"/>
          <w:lang w:bidi="ar-SA"/>
        </w:rPr>
      </w:pPr>
      <w:hyperlink w:anchor="_Toc13547407" w:history="1">
        <w:r w:rsidR="007F3B45" w:rsidRPr="001A0E54">
          <w:rPr>
            <w:rStyle w:val="Hyperlink"/>
            <w:noProof/>
          </w:rPr>
          <w:t>References</w:t>
        </w:r>
        <w:r w:rsidR="007F3B45">
          <w:rPr>
            <w:noProof/>
            <w:webHidden/>
          </w:rPr>
          <w:tab/>
        </w:r>
        <w:r w:rsidR="007F3B45">
          <w:rPr>
            <w:noProof/>
            <w:webHidden/>
          </w:rPr>
          <w:fldChar w:fldCharType="begin"/>
        </w:r>
        <w:r w:rsidR="007F3B45">
          <w:rPr>
            <w:noProof/>
            <w:webHidden/>
          </w:rPr>
          <w:instrText xml:space="preserve"> PAGEREF _Toc13547407 \h </w:instrText>
        </w:r>
        <w:r w:rsidR="007F3B45">
          <w:rPr>
            <w:noProof/>
            <w:webHidden/>
          </w:rPr>
        </w:r>
        <w:r w:rsidR="007F3B45">
          <w:rPr>
            <w:noProof/>
            <w:webHidden/>
          </w:rPr>
          <w:fldChar w:fldCharType="separate"/>
        </w:r>
        <w:r w:rsidR="007F3B45">
          <w:rPr>
            <w:noProof/>
            <w:webHidden/>
          </w:rPr>
          <w:t>20</w:t>
        </w:r>
        <w:r w:rsidR="007F3B45">
          <w:rPr>
            <w:noProof/>
            <w:webHidden/>
          </w:rPr>
          <w:fldChar w:fldCharType="end"/>
        </w:r>
      </w:hyperlink>
    </w:p>
    <w:p w14:paraId="37E4AF4B" w14:textId="68BEE407"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13547395"/>
      <w:r>
        <w:lastRenderedPageBreak/>
        <w:t>Year in Review</w:t>
      </w:r>
      <w:bookmarkEnd w:id="2"/>
      <w:r w:rsidR="003349EC">
        <w:tab/>
      </w:r>
    </w:p>
    <w:p w14:paraId="0656DB2F" w14:textId="11E707F5" w:rsidR="00A86E82" w:rsidRPr="009D13E5" w:rsidRDefault="00157CC8" w:rsidP="007D6FAE">
      <w:pPr>
        <w:pStyle w:val="ListParagraph"/>
        <w:numPr>
          <w:ilvl w:val="0"/>
          <w:numId w:val="2"/>
        </w:numPr>
        <w:rPr>
          <w:color w:val="000000" w:themeColor="text1"/>
        </w:rPr>
      </w:pPr>
      <w:r>
        <w:rPr>
          <w:color w:val="000000" w:themeColor="text1"/>
        </w:rPr>
        <w:t>TBD</w:t>
      </w: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13547396"/>
      <w:r>
        <w:lastRenderedPageBreak/>
        <w:t>January</w:t>
      </w:r>
      <w:bookmarkEnd w:id="3"/>
    </w:p>
    <w:p w14:paraId="7431D520" w14:textId="113F047B" w:rsidR="00D23A6B" w:rsidRDefault="00D23A6B" w:rsidP="00D23A6B">
      <w:pPr>
        <w:pStyle w:val="Heading3"/>
      </w:pPr>
      <w:bookmarkStart w:id="4" w:name="_Toc13547397"/>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 xml:space="preserve">m – </w:t>
      </w:r>
      <w:proofErr w:type="spellStart"/>
      <w:r w:rsidR="00D23A6B">
        <w:t>Simeis</w:t>
      </w:r>
      <w:proofErr w:type="spellEnd"/>
      <w:r w:rsidR="00D23A6B">
        <w:t xml:space="preserve">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 xml:space="preserve">(2-4 </w:t>
      </w:r>
      <w:proofErr w:type="spellStart"/>
      <w:r w:rsidR="00DA1B48">
        <w:t>hrs</w:t>
      </w:r>
      <w:proofErr w:type="spellEnd"/>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proofErr w:type="spellStart"/>
      <w:r>
        <w:t>GoTo</w:t>
      </w:r>
      <w:proofErr w:type="spellEnd"/>
      <w:r>
        <w:t xml:space="preserve">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13547398"/>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13547399"/>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7" w:name="_Toc13547400"/>
      <w:r>
        <w:lastRenderedPageBreak/>
        <w:t>2019-Jan-</w:t>
      </w:r>
      <w:r w:rsidR="00295949">
        <w:t>13</w:t>
      </w:r>
      <w:r>
        <w:t xml:space="preserve"> (Jan-</w:t>
      </w:r>
      <w:r w:rsidR="00295949">
        <w:t>14</w:t>
      </w:r>
      <w:r>
        <w:t xml:space="preserve"> UT): </w:t>
      </w:r>
      <w:r w:rsidRPr="002B2B28">
        <w:t xml:space="preserve"> </w:t>
      </w:r>
      <w:r w:rsidR="00295949">
        <w:t>Mars, Moon and M42 Video (RGB)</w:t>
      </w:r>
      <w:bookmarkEnd w:id="7"/>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The C8 corrector plate started too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bookmarkStart w:id="8" w:name="_GoBack"/>
        <w:bookmarkEnd w:id="8"/>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5713E7CB" w:rsidR="00FB41C3" w:rsidRPr="004174E0" w:rsidRDefault="00A56F16" w:rsidP="00613950">
            <w:pPr>
              <w:jc w:val="center"/>
              <w:rPr>
                <w:sz w:val="20"/>
                <w:lang w:bidi="ar-SA"/>
              </w:rPr>
            </w:pPr>
            <w:r>
              <w:rPr>
                <w:noProof/>
              </w:rPr>
              <w:drawing>
                <wp:inline distT="0" distB="0" distL="0" distR="0" wp14:anchorId="7A5D02BF" wp14:editId="5F4E39FF">
                  <wp:extent cx="2965450" cy="222313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9" w:name="_Toc13547401"/>
      <w:r>
        <w:lastRenderedPageBreak/>
        <w:t xml:space="preserve">2019-Jan-14 (Jan-15 UT): </w:t>
      </w:r>
      <w:r w:rsidRPr="002B2B28">
        <w:t xml:space="preserve"> </w:t>
      </w:r>
      <w:r>
        <w:t>M42 Video (656HIA, 658NII, 672NII, 685NIR, 501OII)</w:t>
      </w:r>
      <w:bookmarkEnd w:id="9"/>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w:t>
      </w:r>
      <w:proofErr w:type="gramStart"/>
      <w:r>
        <w:t>SII?,</w:t>
      </w:r>
      <w:proofErr w:type="gramEnd"/>
      <w:r>
        <w:t xml:space="preserve"> and 685NIR.</w:t>
      </w:r>
    </w:p>
    <w:p w14:paraId="2006C657" w14:textId="3BCB766F" w:rsidR="00643970" w:rsidRDefault="00643970" w:rsidP="00295949">
      <w:pPr>
        <w:rPr>
          <w:lang w:bidi="ar-SA"/>
        </w:rPr>
      </w:pPr>
    </w:p>
    <w:p w14:paraId="078B5898" w14:textId="4B711408" w:rsidR="00D92F34" w:rsidRDefault="00D92F34" w:rsidP="00295949">
      <w:pPr>
        <w:rPr>
          <w:lang w:bidi="ar-SA"/>
        </w:rPr>
      </w:pPr>
      <w:r>
        <w:rPr>
          <w:lang w:bidi="ar-SA"/>
        </w:rPr>
        <w:t xml:space="preserve">Need to talk about synthesizing darks of the right temperature. </w:t>
      </w:r>
    </w:p>
    <w:p w14:paraId="4C1A4249" w14:textId="266DBA05" w:rsidR="00CD25C3" w:rsidRDefault="00CD25C3" w:rsidP="00295949">
      <w:pPr>
        <w:rPr>
          <w:lang w:bidi="ar-SA"/>
        </w:rPr>
      </w:pPr>
    </w:p>
    <w:p w14:paraId="5A8620F0" w14:textId="2A1DAC7F" w:rsidR="00CD25C3" w:rsidRPr="00CD25C3" w:rsidRDefault="00CD25C3" w:rsidP="00295949">
      <w:pPr>
        <w:rPr>
          <w:color w:val="FF0000"/>
          <w:lang w:bidi="ar-SA"/>
        </w:rPr>
      </w:pPr>
      <w:r w:rsidRPr="00CD25C3">
        <w:rPr>
          <w:color w:val="FF0000"/>
          <w:lang w:bidi="ar-SA"/>
        </w:rPr>
        <w:t>AS OF 1/7/2020 I CANNOT LOCATE THE 685 NIR DATA. IT MAY BE IN THE ARCHIVE ZIP FILE.</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12CD6AA1" w:rsidR="00E04D49" w:rsidRPr="00050ED1" w:rsidRDefault="003B0BC8" w:rsidP="00F8570B">
            <w:pPr>
              <w:jc w:val="center"/>
              <w:rPr>
                <w:sz w:val="20"/>
                <w:lang w:bidi="ar-SA"/>
              </w:rPr>
            </w:pPr>
            <w:r>
              <w:rPr>
                <w:noProof/>
              </w:rPr>
              <w:drawing>
                <wp:inline distT="0" distB="0" distL="0" distR="0" wp14:anchorId="0582AEC4" wp14:editId="01C58D61">
                  <wp:extent cx="2965450" cy="2223135"/>
                  <wp:effectExtent l="0" t="0" r="635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044CA7AE" w:rsidR="00E04D49" w:rsidRPr="004174E0" w:rsidRDefault="00332080" w:rsidP="00F8570B">
            <w:pPr>
              <w:jc w:val="center"/>
              <w:rPr>
                <w:sz w:val="20"/>
                <w:lang w:bidi="ar-SA"/>
              </w:rPr>
            </w:pPr>
            <w:r>
              <w:rPr>
                <w:noProof/>
              </w:rPr>
              <w:drawing>
                <wp:inline distT="0" distB="0" distL="0" distR="0" wp14:anchorId="7994574F" wp14:editId="1E2ECBC9">
                  <wp:extent cx="2965450" cy="2223135"/>
                  <wp:effectExtent l="0" t="0" r="6350" b="571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484283FF" w:rsidR="00E04D49" w:rsidRPr="00EE3E4F" w:rsidRDefault="003B0BC8" w:rsidP="00F8570B">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6D410719" w:rsidR="00E04D49" w:rsidRPr="00EE3E4F" w:rsidRDefault="00332080" w:rsidP="00F8570B">
            <w:pPr>
              <w:jc w:val="center"/>
              <w:rPr>
                <w:sz w:val="20"/>
                <w:lang w:bidi="ar-SA"/>
              </w:rPr>
            </w:pPr>
            <w:r w:rsidRPr="00332080">
              <w:rPr>
                <w:sz w:val="20"/>
                <w:lang w:bidi="ar-SA"/>
              </w:rPr>
              <w:t>M42-20190115UT-XXX-RGB-NHO-WhtBal-Blur.jpg</w:t>
            </w: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10" w:name="_Toc13547402"/>
      <w:r>
        <w:lastRenderedPageBreak/>
        <w:t>April</w:t>
      </w:r>
      <w:bookmarkEnd w:id="10"/>
    </w:p>
    <w:p w14:paraId="0CC8D39F" w14:textId="35AA49F1" w:rsidR="00696087" w:rsidRDefault="00696087" w:rsidP="00696087">
      <w:pPr>
        <w:pStyle w:val="Heading3"/>
      </w:pPr>
      <w:bookmarkStart w:id="11" w:name="_Toc13547403"/>
      <w:r>
        <w:t>Spring 2019 Planning</w:t>
      </w:r>
      <w:bookmarkEnd w:id="11"/>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proofErr w:type="spellStart"/>
      <w:r w:rsidRPr="00010225">
        <w:t>Zet</w:t>
      </w:r>
      <w:proofErr w:type="spellEnd"/>
      <w:r w:rsidRPr="00010225">
        <w:t xml:space="preserve">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 xml:space="preserve">Eps </w:t>
      </w:r>
      <w:proofErr w:type="spellStart"/>
      <w:r w:rsidRPr="00010225">
        <w:rPr>
          <w:b/>
        </w:rPr>
        <w:t>Hyd</w:t>
      </w:r>
      <w:proofErr w:type="spellEnd"/>
      <w:r w:rsidRPr="00010225">
        <w:rPr>
          <w:b/>
        </w:rPr>
        <w:t xml:space="preserve">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proofErr w:type="spellStart"/>
      <w:r w:rsidRPr="00010225">
        <w:t>Iot</w:t>
      </w:r>
      <w:proofErr w:type="spellEnd"/>
      <w:r w:rsidRPr="00010225">
        <w:t xml:space="preserve">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proofErr w:type="spellStart"/>
      <w:r w:rsidRPr="00010225">
        <w:t>Porrima</w:t>
      </w:r>
      <w:proofErr w:type="spellEnd"/>
      <w:r w:rsidRPr="00010225">
        <w:t xml:space="preserve">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Should figure out what to do with individual star analyses, e.g., Vega, Castor</w:t>
      </w:r>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Questions for OPT</w:t>
      </w:r>
    </w:p>
    <w:p w14:paraId="619945D6" w14:textId="77777777" w:rsidR="00D81361" w:rsidRDefault="00D81361" w:rsidP="00D81361">
      <w:pPr>
        <w:pStyle w:val="ListParagraph"/>
        <w:numPr>
          <w:ilvl w:val="2"/>
          <w:numId w:val="14"/>
        </w:numPr>
      </w:pPr>
      <w:proofErr w:type="spellStart"/>
      <w:r>
        <w:t>GoTo</w:t>
      </w:r>
      <w:proofErr w:type="spellEnd"/>
      <w:r>
        <w:t xml:space="preserve">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2" w:name="_Toc13547404"/>
      <w:bookmarkStart w:id="13" w:name="_Hlk13547450"/>
      <w:r>
        <w:t>May</w:t>
      </w:r>
      <w:bookmarkEnd w:id="12"/>
    </w:p>
    <w:p w14:paraId="6C524EF2" w14:textId="61C17542" w:rsidR="00A12D6F" w:rsidRDefault="00A12D6F" w:rsidP="00A12D6F">
      <w:pPr>
        <w:pStyle w:val="Heading3"/>
      </w:pPr>
      <w:bookmarkStart w:id="14" w:name="_Toc13547405"/>
      <w:r>
        <w:t>2019-May-12 (May 13 UT) Double Star and Moon Videos</w:t>
      </w:r>
      <w:bookmarkEnd w:id="14"/>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3"/>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proofErr w:type="spellStart"/>
            <w:r>
              <w:rPr>
                <w:b/>
                <w:lang w:bidi="ar-SA"/>
              </w:rPr>
              <w:t>Zet</w:t>
            </w:r>
            <w:proofErr w:type="spellEnd"/>
            <w:r>
              <w:rPr>
                <w:b/>
                <w:lang w:bidi="ar-SA"/>
              </w:rPr>
              <w:t xml:space="preserve"> </w:t>
            </w:r>
            <w:proofErr w:type="spellStart"/>
            <w:r>
              <w:rPr>
                <w:b/>
                <w:lang w:bidi="ar-SA"/>
              </w:rPr>
              <w:t>Cnc</w:t>
            </w:r>
            <w:proofErr w:type="spellEnd"/>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proofErr w:type="spellStart"/>
            <w:r w:rsidRPr="00357DAF">
              <w:rPr>
                <w:sz w:val="20"/>
                <w:lang w:bidi="ar-SA"/>
              </w:rPr>
              <w:t>LamOph</w:t>
            </w:r>
            <w:proofErr w:type="spellEnd"/>
            <w:r w:rsidRPr="00357DAF">
              <w:rPr>
                <w:sz w:val="20"/>
                <w:lang w:bidi="ar-SA"/>
              </w:rPr>
              <w:t xml:space="preserve">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proofErr w:type="spellStart"/>
            <w:r>
              <w:rPr>
                <w:b/>
                <w:lang w:bidi="ar-SA"/>
              </w:rPr>
              <w:t>Porrima</w:t>
            </w:r>
            <w:proofErr w:type="spellEnd"/>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5" w:name="_Toc13547406"/>
      <w:r>
        <w:lastRenderedPageBreak/>
        <w:t>Summer 2019 Planning</w:t>
      </w:r>
      <w:bookmarkEnd w:id="15"/>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Aug 8</w:t>
      </w:r>
    </w:p>
    <w:p w14:paraId="3724A25E" w14:textId="77777777" w:rsidR="00326C74" w:rsidRDefault="00326C74" w:rsidP="00535CA6">
      <w:pPr>
        <w:pStyle w:val="ListParagraph"/>
        <w:numPr>
          <w:ilvl w:val="1"/>
          <w:numId w:val="70"/>
        </w:numPr>
      </w:pPr>
      <w:r>
        <w:t>Double Stars Video – 4500mm</w:t>
      </w:r>
    </w:p>
    <w:p w14:paraId="2C4A6592" w14:textId="49EA67D4" w:rsidR="00326C74" w:rsidRPr="007A45CD" w:rsidRDefault="00326C74" w:rsidP="00535CA6">
      <w:pPr>
        <w:pStyle w:val="ListParagraph"/>
        <w:numPr>
          <w:ilvl w:val="2"/>
          <w:numId w:val="41"/>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2215D2" w:rsidRDefault="00326C74" w:rsidP="00535CA6">
      <w:pPr>
        <w:pStyle w:val="ListParagraph"/>
        <w:numPr>
          <w:ilvl w:val="2"/>
          <w:numId w:val="42"/>
        </w:numPr>
        <w:rPr>
          <w:bCs/>
        </w:rPr>
      </w:pPr>
      <w:r w:rsidRPr="002215D2">
        <w:rPr>
          <w:bCs/>
        </w:rPr>
        <w:t xml:space="preserve">44 Boo – </w:t>
      </w:r>
      <w:r w:rsidR="00761BD7" w:rsidRPr="002215D2">
        <w:rPr>
          <w:bCs/>
        </w:rPr>
        <w:t>8:30</w:t>
      </w:r>
      <w:r w:rsidR="004173CA" w:rsidRPr="002215D2">
        <w:rPr>
          <w:bCs/>
        </w:rPr>
        <w:t>p</w:t>
      </w:r>
      <w:r w:rsidRPr="002215D2">
        <w:rPr>
          <w:bCs/>
        </w:rPr>
        <w:t>m</w:t>
      </w:r>
    </w:p>
    <w:p w14:paraId="0546A02C" w14:textId="77777777" w:rsidR="0099716F" w:rsidRDefault="0099716F" w:rsidP="00535CA6">
      <w:pPr>
        <w:pStyle w:val="ListParagraph"/>
        <w:numPr>
          <w:ilvl w:val="1"/>
          <w:numId w:val="7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535CA6">
      <w:pPr>
        <w:pStyle w:val="ListParagraph"/>
        <w:numPr>
          <w:ilvl w:val="1"/>
          <w:numId w:val="72"/>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535CA6">
      <w:pPr>
        <w:pStyle w:val="ListParagraph"/>
        <w:numPr>
          <w:ilvl w:val="3"/>
          <w:numId w:val="61"/>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1529F3">
        <w:t xml:space="preserve">467HeII, 486HIB, </w:t>
      </w:r>
      <w:r>
        <w:t xml:space="preserve">501OIII, </w:t>
      </w:r>
      <w:r w:rsidRPr="001529F3">
        <w:rPr>
          <w:b/>
          <w:bCs/>
          <w:color w:val="C00000"/>
        </w:rPr>
        <w:t>656HIA</w:t>
      </w:r>
      <w:r w:rsidRPr="001529F3">
        <w:rPr>
          <w:b/>
          <w:bCs/>
        </w:rPr>
        <w:t xml:space="preserve">, </w:t>
      </w:r>
      <w:r w:rsidRPr="001529F3">
        <w:rPr>
          <w:b/>
          <w:bCs/>
          <w:color w:val="C00000"/>
        </w:rPr>
        <w:t>658NII</w:t>
      </w:r>
      <w:r w:rsidRPr="001529F3">
        <w:rPr>
          <w:b/>
          <w:bCs/>
        </w:rPr>
        <w:t>,</w:t>
      </w:r>
      <w:r>
        <w:t xml:space="preserve"> 672SII</w:t>
      </w:r>
    </w:p>
    <w:p w14:paraId="1D89F251" w14:textId="77777777" w:rsidR="0099716F" w:rsidRDefault="0099716F" w:rsidP="00535CA6">
      <w:pPr>
        <w:pStyle w:val="ListParagraph"/>
        <w:numPr>
          <w:ilvl w:val="2"/>
          <w:numId w:val="60"/>
        </w:numPr>
      </w:pPr>
      <w:r>
        <w:t>NGC 6543</w:t>
      </w:r>
    </w:p>
    <w:p w14:paraId="5021D368" w14:textId="77777777" w:rsidR="0099716F" w:rsidRDefault="0099716F" w:rsidP="00535CA6">
      <w:pPr>
        <w:pStyle w:val="ListParagraph"/>
        <w:numPr>
          <w:ilvl w:val="3"/>
          <w:numId w:val="58"/>
        </w:numPr>
      </w:pPr>
      <w:r>
        <w:t>Lucky imaging (non-linear) – 550CLR, 450BLU, 550GRN, 650RED</w:t>
      </w:r>
    </w:p>
    <w:p w14:paraId="667DFC94" w14:textId="77777777" w:rsidR="00097E38" w:rsidRDefault="00097E38" w:rsidP="00535CA6">
      <w:pPr>
        <w:pStyle w:val="ListParagraph"/>
        <w:numPr>
          <w:ilvl w:val="3"/>
          <w:numId w:val="59"/>
        </w:numPr>
      </w:pPr>
      <w:r w:rsidRPr="00097E38">
        <w:rPr>
          <w:b/>
          <w:bCs/>
          <w:color w:val="0070C0"/>
        </w:rPr>
        <w:t>Linear imaging – Start with missing narrow blue bands: 467HeII, 486HIB</w:t>
      </w:r>
      <w:r>
        <w:t>, 501OIII, 656HIA, 658NII, 672SII</w:t>
      </w:r>
    </w:p>
    <w:p w14:paraId="28EFF01D" w14:textId="78D57E65" w:rsidR="00326C74" w:rsidRDefault="00326C74" w:rsidP="00326C74">
      <w:pPr>
        <w:pStyle w:val="ListParagraph"/>
        <w:numPr>
          <w:ilvl w:val="1"/>
          <w:numId w:val="14"/>
        </w:numPr>
      </w:pPr>
      <w:r>
        <w:t>Planets – 4500mm</w:t>
      </w:r>
    </w:p>
    <w:p w14:paraId="17DB611A" w14:textId="1ABCA7E4" w:rsidR="00326C74" w:rsidRDefault="00326C74" w:rsidP="00535CA6">
      <w:pPr>
        <w:pStyle w:val="ListParagraph"/>
        <w:numPr>
          <w:ilvl w:val="2"/>
          <w:numId w:val="55"/>
        </w:numPr>
      </w:pPr>
      <w:r>
        <w:t>Jupiter</w:t>
      </w:r>
      <w:r w:rsidR="004173CA">
        <w:t xml:space="preserve"> – 12:00am (still rising)</w:t>
      </w:r>
      <w:r w:rsidR="00CD701A">
        <w:t xml:space="preserve"> – very low apparition</w:t>
      </w:r>
    </w:p>
    <w:p w14:paraId="1D17BD11" w14:textId="7A9D1D88" w:rsidR="00CD701A" w:rsidRDefault="00CD701A" w:rsidP="00535CA6">
      <w:pPr>
        <w:pStyle w:val="ListParagraph"/>
        <w:numPr>
          <w:ilvl w:val="3"/>
          <w:numId w:val="44"/>
        </w:numPr>
      </w:pPr>
      <w:r>
        <w:t>Full longitudinal coverage for atmospheric state</w:t>
      </w:r>
    </w:p>
    <w:p w14:paraId="7882E908" w14:textId="1675C4AE" w:rsidR="00CD701A" w:rsidRDefault="00CD701A" w:rsidP="00535CA6">
      <w:pPr>
        <w:pStyle w:val="ListParagraph"/>
        <w:numPr>
          <w:ilvl w:val="3"/>
          <w:numId w:val="54"/>
        </w:numPr>
      </w:pPr>
      <w:r>
        <w:t>Multiple coverage of longitudes for circulation</w:t>
      </w:r>
    </w:p>
    <w:p w14:paraId="3DD41D2D" w14:textId="335F49B6" w:rsidR="00CD701A" w:rsidRPr="008C1C52" w:rsidRDefault="00CD701A" w:rsidP="00535CA6">
      <w:pPr>
        <w:pStyle w:val="ListParagraph"/>
        <w:numPr>
          <w:ilvl w:val="3"/>
          <w:numId w:val="53"/>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535CA6">
      <w:pPr>
        <w:pStyle w:val="ListParagraph"/>
        <w:numPr>
          <w:ilvl w:val="4"/>
          <w:numId w:val="52"/>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535CA6">
      <w:pPr>
        <w:pStyle w:val="ListParagraph"/>
        <w:numPr>
          <w:ilvl w:val="3"/>
          <w:numId w:val="56"/>
        </w:numPr>
        <w:rPr>
          <w:b/>
          <w:bCs/>
          <w:color w:val="0070C0"/>
        </w:rPr>
      </w:pPr>
      <w:r w:rsidRPr="008C1C52">
        <w:rPr>
          <w:b/>
          <w:bCs/>
          <w:color w:val="0070C0"/>
        </w:rPr>
        <w:t>Moon imaging</w:t>
      </w:r>
    </w:p>
    <w:p w14:paraId="2029A57C" w14:textId="683F281E" w:rsidR="00CD701A" w:rsidRDefault="008C1C52" w:rsidP="00535CA6">
      <w:pPr>
        <w:pStyle w:val="ListParagraph"/>
        <w:numPr>
          <w:ilvl w:val="4"/>
          <w:numId w:val="45"/>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535CA6">
      <w:pPr>
        <w:pStyle w:val="ListParagraph"/>
        <w:numPr>
          <w:ilvl w:val="4"/>
          <w:numId w:val="50"/>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and also orbital phase variations using 685NIR filter.</w:t>
      </w:r>
    </w:p>
    <w:p w14:paraId="0303BB90" w14:textId="5AB401E6" w:rsidR="008C1C52" w:rsidRPr="008C1C52" w:rsidRDefault="008C1C52" w:rsidP="00535CA6">
      <w:pPr>
        <w:pStyle w:val="ListParagraph"/>
        <w:numPr>
          <w:ilvl w:val="4"/>
          <w:numId w:val="51"/>
        </w:numPr>
        <w:rPr>
          <w:b/>
          <w:bCs/>
          <w:color w:val="0070C0"/>
        </w:rPr>
      </w:pPr>
      <w:r w:rsidRPr="008C1C52">
        <w:rPr>
          <w:b/>
          <w:bCs/>
          <w:color w:val="0070C0"/>
        </w:rPr>
        <w:t>Distant moons</w:t>
      </w:r>
      <w:r w:rsidR="007A2ADF">
        <w:rPr>
          <w:b/>
          <w:bCs/>
          <w:color w:val="0070C0"/>
        </w:rPr>
        <w:t xml:space="preserve"> using either 550CLR or 685NIR filter</w:t>
      </w:r>
    </w:p>
    <w:p w14:paraId="4A55BA17" w14:textId="773E656F" w:rsidR="00724311" w:rsidRDefault="00724311" w:rsidP="00535CA6">
      <w:pPr>
        <w:pStyle w:val="ListParagraph"/>
        <w:numPr>
          <w:ilvl w:val="3"/>
          <w:numId w:val="57"/>
        </w:numPr>
      </w:pPr>
      <w:r>
        <w:t>Possible spectra</w:t>
      </w:r>
      <w:r w:rsidR="00F30B53">
        <w:t xml:space="preserve"> Jupiter reference and higher SNR on moons</w:t>
      </w:r>
    </w:p>
    <w:p w14:paraId="5628F0BF" w14:textId="3F0711D7" w:rsidR="00326C74" w:rsidRDefault="004173CA" w:rsidP="00535CA6">
      <w:pPr>
        <w:pStyle w:val="ListParagraph"/>
        <w:numPr>
          <w:ilvl w:val="2"/>
          <w:numId w:val="69"/>
        </w:numPr>
      </w:pPr>
      <w:r>
        <w:t>Saturn</w:t>
      </w:r>
    </w:p>
    <w:p w14:paraId="0D443BA7" w14:textId="076F4BB3" w:rsidR="00CD701A" w:rsidRDefault="00CD701A" w:rsidP="00535CA6">
      <w:pPr>
        <w:pStyle w:val="ListParagraph"/>
        <w:numPr>
          <w:ilvl w:val="3"/>
          <w:numId w:val="68"/>
        </w:numPr>
      </w:pPr>
      <w:r>
        <w:t>Spectra – need deep enough exposures with 135mm lens</w:t>
      </w:r>
    </w:p>
    <w:p w14:paraId="53B7C953" w14:textId="5833DCFE" w:rsidR="00CD701A" w:rsidRPr="00097E38" w:rsidRDefault="00CD701A" w:rsidP="00535CA6">
      <w:pPr>
        <w:pStyle w:val="ListParagraph"/>
        <w:numPr>
          <w:ilvl w:val="4"/>
          <w:numId w:val="62"/>
        </w:numPr>
        <w:rPr>
          <w:b/>
          <w:bCs/>
          <w:color w:val="FF0000"/>
        </w:rPr>
      </w:pPr>
      <w:r w:rsidRPr="00097E38">
        <w:rPr>
          <w:b/>
          <w:bCs/>
          <w:color w:val="0070C0"/>
        </w:rPr>
        <w:t xml:space="preserve">100 </w:t>
      </w:r>
      <w:proofErr w:type="spellStart"/>
      <w:r w:rsidRPr="00097E38">
        <w:rPr>
          <w:b/>
          <w:bCs/>
          <w:color w:val="0070C0"/>
        </w:rPr>
        <w:t>lpm</w:t>
      </w:r>
      <w:proofErr w:type="spellEnd"/>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w:t>
      </w:r>
      <w:proofErr w:type="gramStart"/>
      <w:r w:rsidR="00097E38">
        <w:rPr>
          <w:b/>
          <w:bCs/>
          <w:color w:val="0070C0"/>
        </w:rPr>
        <w:t>two component</w:t>
      </w:r>
      <w:proofErr w:type="gramEnd"/>
      <w:r w:rsidR="00097E38">
        <w:rPr>
          <w:b/>
          <w:bCs/>
          <w:color w:val="0070C0"/>
        </w:rPr>
        <w:t xml:space="preserve"> spectral model for Saturn and its rings. </w:t>
      </w:r>
      <w:r w:rsidR="00097E38" w:rsidRPr="00097E38">
        <w:rPr>
          <w:b/>
          <w:bCs/>
          <w:color w:val="FF0000"/>
        </w:rPr>
        <w:t>I’m not sure how to mount the ST2000XM without the C8 now, however!</w:t>
      </w:r>
    </w:p>
    <w:p w14:paraId="218AAB2A" w14:textId="0CDC9CA5" w:rsidR="00CD701A" w:rsidRDefault="00CD701A" w:rsidP="00535CA6">
      <w:pPr>
        <w:pStyle w:val="ListParagraph"/>
        <w:numPr>
          <w:ilvl w:val="4"/>
          <w:numId w:val="48"/>
        </w:numPr>
      </w:pPr>
      <w:r>
        <w:t xml:space="preserve">200 </w:t>
      </w:r>
      <w:proofErr w:type="spellStart"/>
      <w:r>
        <w:t>lpm</w:t>
      </w:r>
      <w:proofErr w:type="spellEnd"/>
      <w:r>
        <w:t>: 550CLR and 685NIR</w:t>
      </w:r>
    </w:p>
    <w:p w14:paraId="1097382A" w14:textId="77777777" w:rsidR="00CD701A" w:rsidRDefault="00CD701A" w:rsidP="00535CA6">
      <w:pPr>
        <w:pStyle w:val="ListParagraph"/>
        <w:numPr>
          <w:ilvl w:val="3"/>
          <w:numId w:val="66"/>
        </w:numPr>
      </w:pPr>
      <w:r>
        <w:lastRenderedPageBreak/>
        <w:t>Imaging</w:t>
      </w:r>
    </w:p>
    <w:p w14:paraId="06721EF7" w14:textId="4308F158" w:rsidR="00CD701A" w:rsidRDefault="00CD701A" w:rsidP="00535CA6">
      <w:pPr>
        <w:pStyle w:val="ListParagraph"/>
        <w:numPr>
          <w:ilvl w:val="4"/>
          <w:numId w:val="46"/>
        </w:numPr>
      </w:pPr>
      <w:r>
        <w:t xml:space="preserve">High resolution – try to get </w:t>
      </w:r>
      <w:r w:rsidR="00724311">
        <w:t>Encke</w:t>
      </w:r>
      <w:r>
        <w:t xml:space="preserve"> gap, storms, and hexagon</w:t>
      </w:r>
    </w:p>
    <w:p w14:paraId="3F6CF875" w14:textId="22127D85" w:rsidR="00CD701A" w:rsidRPr="007A2ADF" w:rsidRDefault="00CD701A" w:rsidP="00535CA6">
      <w:pPr>
        <w:pStyle w:val="ListParagraph"/>
        <w:numPr>
          <w:ilvl w:val="4"/>
          <w:numId w:val="67"/>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Mainly try to get deeper 889CH4 images than I’ve gotten previously.</w:t>
      </w:r>
    </w:p>
    <w:p w14:paraId="65F86B6B" w14:textId="728F3414" w:rsidR="00F02162" w:rsidRPr="00B26B75" w:rsidRDefault="00F02162" w:rsidP="00535CA6">
      <w:pPr>
        <w:pStyle w:val="ListParagraph"/>
        <w:numPr>
          <w:ilvl w:val="4"/>
          <w:numId w:val="43"/>
        </w:numPr>
      </w:pPr>
      <w:proofErr w:type="spellStart"/>
      <w:r w:rsidRPr="00B26B75">
        <w:t>Seeliger</w:t>
      </w:r>
      <w:proofErr w:type="spellEnd"/>
      <w:r w:rsidRPr="00B26B75">
        <w:t xml:space="preserve"> effect on rings (and Titan?)</w:t>
      </w:r>
    </w:p>
    <w:p w14:paraId="1AEDB884" w14:textId="55E4B2C4" w:rsidR="00CD701A" w:rsidRDefault="00C07DDD" w:rsidP="00535CA6">
      <w:pPr>
        <w:pStyle w:val="ListParagraph"/>
        <w:numPr>
          <w:ilvl w:val="3"/>
          <w:numId w:val="65"/>
        </w:numPr>
      </w:pPr>
      <w:r>
        <w:t>Titan</w:t>
      </w:r>
    </w:p>
    <w:p w14:paraId="41AAF58D" w14:textId="2610F373" w:rsidR="00C07DDD" w:rsidRPr="0084612E" w:rsidRDefault="00C07DDD" w:rsidP="00535CA6">
      <w:pPr>
        <w:pStyle w:val="ListParagraph"/>
        <w:numPr>
          <w:ilvl w:val="4"/>
          <w:numId w:val="63"/>
        </w:numPr>
        <w:rPr>
          <w:b/>
          <w:bCs/>
          <w:color w:val="0070C0"/>
        </w:rPr>
      </w:pPr>
      <w:r w:rsidRPr="0084612E">
        <w:rPr>
          <w:b/>
          <w:bCs/>
          <w:color w:val="0070C0"/>
        </w:rPr>
        <w:t xml:space="preserve">100 </w:t>
      </w:r>
      <w:proofErr w:type="spellStart"/>
      <w:r w:rsidRPr="0084612E">
        <w:rPr>
          <w:b/>
          <w:bCs/>
          <w:color w:val="0070C0"/>
        </w:rPr>
        <w:t>lpm</w:t>
      </w:r>
      <w:proofErr w:type="spellEnd"/>
      <w:r w:rsidRPr="0084612E">
        <w:rPr>
          <w:b/>
          <w:bCs/>
          <w:color w:val="0070C0"/>
        </w:rPr>
        <w:t xml:space="preserve"> spectra at </w:t>
      </w:r>
      <w:r w:rsidR="00724311" w:rsidRPr="0084612E">
        <w:rPr>
          <w:b/>
          <w:bCs/>
          <w:color w:val="0070C0"/>
        </w:rPr>
        <w:t>176</w:t>
      </w:r>
      <w:r w:rsidRPr="0084612E">
        <w:rPr>
          <w:b/>
          <w:bCs/>
          <w:color w:val="0070C0"/>
        </w:rPr>
        <w:t>0mm: 550CLR and 685NIR</w:t>
      </w:r>
    </w:p>
    <w:p w14:paraId="78535A20" w14:textId="13EFF940" w:rsidR="00C07DDD" w:rsidRDefault="00C07DDD" w:rsidP="00535CA6">
      <w:pPr>
        <w:pStyle w:val="ListParagraph"/>
        <w:numPr>
          <w:ilvl w:val="4"/>
          <w:numId w:val="47"/>
        </w:numPr>
      </w:pPr>
      <w:r>
        <w:t xml:space="preserve">200 </w:t>
      </w:r>
      <w:proofErr w:type="spellStart"/>
      <w:r>
        <w:t>lpm</w:t>
      </w:r>
      <w:proofErr w:type="spellEnd"/>
      <w:r>
        <w:t xml:space="preserve"> spectra at </w:t>
      </w:r>
      <w:r w:rsidR="00724311">
        <w:t>17</w:t>
      </w:r>
      <w:r>
        <w:t>60mm: 550CLR and 685NIR</w:t>
      </w:r>
    </w:p>
    <w:p w14:paraId="2A902E77" w14:textId="103C006B" w:rsidR="00C07DDD" w:rsidRPr="007A2ADF" w:rsidRDefault="00F02162" w:rsidP="00535CA6">
      <w:pPr>
        <w:pStyle w:val="ListParagraph"/>
        <w:numPr>
          <w:ilvl w:val="4"/>
          <w:numId w:val="6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535CA6">
      <w:pPr>
        <w:pStyle w:val="ListParagraph"/>
        <w:numPr>
          <w:ilvl w:val="0"/>
          <w:numId w:val="73"/>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Start deleting organic spectroscopic and EW codes</w:t>
      </w:r>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Blackbody fit and Wein’s law temperature</w:t>
      </w:r>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Make codes, including Vega, more generic</w:t>
      </w:r>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 xml:space="preserve">Integration into EW </w:t>
      </w:r>
      <w:proofErr w:type="spellStart"/>
      <w:r>
        <w:t>Utils</w:t>
      </w:r>
      <w:proofErr w:type="spellEnd"/>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Should figure out what to do with individual star analyses, e.g., Vega, Castor</w:t>
      </w:r>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Questions for OPT</w:t>
      </w:r>
    </w:p>
    <w:p w14:paraId="0158D213" w14:textId="77777777" w:rsidR="00326C74" w:rsidRDefault="00326C74" w:rsidP="00326C74">
      <w:pPr>
        <w:pStyle w:val="ListParagraph"/>
        <w:numPr>
          <w:ilvl w:val="2"/>
          <w:numId w:val="14"/>
        </w:numPr>
      </w:pPr>
      <w:proofErr w:type="spellStart"/>
      <w:r>
        <w:lastRenderedPageBreak/>
        <w:t>GoTo</w:t>
      </w:r>
      <w:proofErr w:type="spellEnd"/>
      <w:r>
        <w:t xml:space="preserve">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r>
        <w:lastRenderedPageBreak/>
        <w:t>July</w:t>
      </w:r>
    </w:p>
    <w:p w14:paraId="2DB92B5B" w14:textId="5280278B" w:rsidR="0048111C" w:rsidRDefault="0048111C" w:rsidP="0048111C">
      <w:pPr>
        <w:pStyle w:val="Heading3"/>
      </w:pPr>
      <w:r>
        <w:t>2019-July-</w:t>
      </w:r>
      <w:r w:rsidR="00D31150">
        <w:t>10</w:t>
      </w:r>
      <w:r>
        <w:t xml:space="preserve"> (July </w:t>
      </w:r>
      <w:r w:rsidR="00D31150">
        <w:t>11</w:t>
      </w:r>
      <w:r>
        <w:t xml:space="preserve"> UT) </w:t>
      </w:r>
      <w:r w:rsidR="00D31150">
        <w:t xml:space="preserve">Jupiter and Moon Video; </w:t>
      </w:r>
      <w:r>
        <w:t>Celestron 11 Setup and Testing</w:t>
      </w:r>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 xml:space="preserve">The finder requires a crosshair eyepiece. I used my 12mm </w:t>
      </w:r>
      <w:proofErr w:type="spellStart"/>
      <w:r w:rsidR="00E35664">
        <w:rPr>
          <w:color w:val="4F81BD" w:themeColor="accent1"/>
        </w:rPr>
        <w:t>Plossel</w:t>
      </w:r>
      <w:proofErr w:type="spellEnd"/>
      <w:r w:rsidR="00E35664">
        <w:rPr>
          <w:color w:val="4F81BD" w:themeColor="accent1"/>
        </w:rPr>
        <w:t xml:space="preserve"> reticle eyepiece (no longer has a functioning illuminator). It’s unclear what the focal length of the objective is, so I’m unsure of the magnification. The eyepiece is adjusted with three thumbscrews, which is how it is aligned. I purchased a 9mm </w:t>
      </w:r>
      <w:proofErr w:type="spellStart"/>
      <w:r w:rsidR="00E35664">
        <w:rPr>
          <w:color w:val="4F81BD" w:themeColor="accent1"/>
        </w:rPr>
        <w:t>Plossel</w:t>
      </w:r>
      <w:proofErr w:type="spellEnd"/>
      <w:r w:rsidR="00E35664">
        <w:rPr>
          <w:color w:val="4F81BD" w:themeColor="accent1"/>
        </w:rPr>
        <w:t xml:space="preserve">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 xml:space="preserve">Investigate the </w:t>
      </w:r>
      <w:proofErr w:type="spellStart"/>
      <w:r>
        <w:t>Telrad</w:t>
      </w:r>
      <w:proofErr w:type="spellEnd"/>
      <w:r>
        <w:t>. Does it have batteries?</w:t>
      </w:r>
      <w:r w:rsidRPr="0098407E">
        <w:t xml:space="preserve"> How to use it – brightness, alignment?</w:t>
      </w:r>
      <w:r w:rsidR="00B37FBA" w:rsidRPr="0098407E">
        <w:t xml:space="preserve"> </w:t>
      </w:r>
      <w:r w:rsidR="00B37FBA" w:rsidRPr="00B37FBA">
        <w:rPr>
          <w:color w:val="0070C0"/>
        </w:rPr>
        <w:t>It takes two AA batteries. A brightness control is on the right. And,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w:t>
      </w:r>
      <w:proofErr w:type="spellStart"/>
      <w:r w:rsidR="0098407E" w:rsidRPr="004C1BF1">
        <w:rPr>
          <w:color w:val="4F81BD" w:themeColor="accent1"/>
        </w:rPr>
        <w:t>Plossel</w:t>
      </w:r>
      <w:proofErr w:type="spellEnd"/>
      <w:r w:rsidR="0098407E" w:rsidRPr="004C1BF1">
        <w:rPr>
          <w:color w:val="4F81BD" w:themeColor="accent1"/>
        </w:rPr>
        <w:t xml:space="preserve">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 xml:space="preserve">Image with 2x </w:t>
      </w:r>
      <w:proofErr w:type="spellStart"/>
      <w:r w:rsidRPr="00F51505">
        <w:rPr>
          <w:b/>
          <w:bCs/>
          <w:lang w:bidi="ar-SA"/>
        </w:rPr>
        <w:t>barlow</w:t>
      </w:r>
      <w:proofErr w:type="spellEnd"/>
    </w:p>
    <w:p w14:paraId="0C307BA0" w14:textId="77777777" w:rsidR="00620AC3" w:rsidRPr="00F51505" w:rsidRDefault="00620AC3" w:rsidP="001C2C74">
      <w:pPr>
        <w:pStyle w:val="ListParagraph"/>
        <w:numPr>
          <w:ilvl w:val="0"/>
          <w:numId w:val="27"/>
        </w:numPr>
        <w:rPr>
          <w:b/>
          <w:bCs/>
          <w:lang w:bidi="ar-SA"/>
        </w:rPr>
      </w:pPr>
      <w:r w:rsidRPr="00F51505">
        <w:rPr>
          <w:b/>
          <w:bCs/>
          <w:lang w:bidi="ar-SA"/>
        </w:rPr>
        <w:t>Check/adjust collimation</w:t>
      </w:r>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E3099C8"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71A97296"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2EFDD39E"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340681F"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EE9A2F5"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481EC48"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D2A7975"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43BA79E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A4385EA"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lastRenderedPageBreak/>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lastRenderedPageBreak/>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lastRenderedPageBreak/>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6" w:name="_Hlk14759566"/>
            <w:r w:rsidRPr="00576621">
              <w:rPr>
                <w:rFonts w:ascii="Calibri" w:hAnsi="Calibri" w:cs="Calibri"/>
                <w:color w:val="C0504D" w:themeColor="accent2"/>
                <w:sz w:val="22"/>
                <w:szCs w:val="22"/>
              </w:rPr>
              <w:t>2019-07-11-0352_0-Jupiter_685NIR.avi</w:t>
            </w:r>
          </w:p>
          <w:bookmarkEnd w:id="16"/>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Raman scattering from Hα emission. But it would only be evident if it was spatially variable due to cloud height or aerosol differences</w:t>
      </w:r>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lastRenderedPageBreak/>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lastRenderedPageBreak/>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3">
                            <a:extLst>
                              <a:ext uri="{BEBA8EAE-BF5A-486C-A8C5-ECC9F3942E4B}">
                                <a14:imgProps xmlns:a14="http://schemas.microsoft.com/office/drawing/2010/main">
                                  <a14:imgLayer r:embed="rId114">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lastRenderedPageBreak/>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proofErr w:type="spellStart"/>
      <w:r>
        <w:rPr>
          <w:lang w:bidi="ar-SA"/>
        </w:rPr>
        <w:t>Rednarrowband</w:t>
      </w:r>
      <w:proofErr w:type="spellEnd"/>
      <w:r>
        <w:rPr>
          <w:lang w:bidi="ar-SA"/>
        </w:rPr>
        <w:t xml:space="preserve">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3">
                            <a:extLst>
                              <a:ext uri="{BEBA8EAE-BF5A-486C-A8C5-ECC9F3942E4B}">
                                <a14:imgProps xmlns:a14="http://schemas.microsoft.com/office/drawing/2010/main">
                                  <a14:imgLayer r:embed="rId12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6">
                            <a:extLst>
                              <a:ext uri="{BEBA8EAE-BF5A-486C-A8C5-ECC9F3942E4B}">
                                <a14:imgProps xmlns:a14="http://schemas.microsoft.com/office/drawing/2010/main">
                                  <a14:imgLayer r:embed="rId12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bookmarkStart w:id="17" w:name="_Toc13547407"/>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r>
        <w:lastRenderedPageBreak/>
        <w:t>2019-July-23 (July 23 UT) Jupiter</w:t>
      </w:r>
      <w:r w:rsidR="00CD3BAE">
        <w:t>, Saturn,</w:t>
      </w:r>
      <w:r>
        <w:t xml:space="preserve"> and Moons Video</w:t>
      </w:r>
      <w:r w:rsidR="00CD3BAE">
        <w:t>s</w:t>
      </w:r>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Also, I loaded the ST2000XM CFW8 with the new 467HeII filter along with the 486HIB, 501OIII, 742NIR, and 550OPN filters</w:t>
      </w:r>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w:t>
      </w:r>
      <w:proofErr w:type="spellStart"/>
      <w:r w:rsidRPr="00122834">
        <w:rPr>
          <w:lang w:bidi="ar-SA"/>
        </w:rPr>
        <w:t>barlow</w:t>
      </w:r>
      <w:proofErr w:type="spellEnd"/>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9">
                            <a:extLst>
                              <a:ext uri="{BEBA8EAE-BF5A-486C-A8C5-ECC9F3942E4B}">
                                <a14:imgProps xmlns:a14="http://schemas.microsoft.com/office/drawing/2010/main">
                                  <a14:imgLayer r:embed="rId13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w:t>
            </w:r>
            <w:proofErr w:type="gramStart"/>
            <w:r w:rsidRPr="00C81C80">
              <w:rPr>
                <w:color w:val="FFFFFF" w:themeColor="background1"/>
                <w:sz w:val="20"/>
                <w:lang w:bidi="ar-SA"/>
              </w:rPr>
              <w:t>807)G</w:t>
            </w:r>
            <w:proofErr w:type="gramEnd"/>
            <w:r w:rsidRPr="00C81C80">
              <w:rPr>
                <w:color w:val="FFFFFF" w:themeColor="background1"/>
                <w:sz w:val="20"/>
                <w:lang w:bidi="ar-SA"/>
              </w:rPr>
              <w:t>(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w:t>
            </w:r>
            <w:proofErr w:type="gramStart"/>
            <w:r w:rsidRPr="00C81C80">
              <w:rPr>
                <w:color w:val="FFFFFF" w:themeColor="background1"/>
                <w:sz w:val="20"/>
                <w:lang w:bidi="ar-SA"/>
              </w:rPr>
              <w:t>807)G</w:t>
            </w:r>
            <w:proofErr w:type="gramEnd"/>
            <w:r w:rsidRPr="00C81C80">
              <w:rPr>
                <w:color w:val="FFFFFF" w:themeColor="background1"/>
                <w:sz w:val="20"/>
                <w:lang w:bidi="ar-SA"/>
              </w:rPr>
              <w:t>(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w:t>
            </w:r>
            <w:proofErr w:type="gramStart"/>
            <w:r w:rsidRPr="00C81C80">
              <w:rPr>
                <w:color w:val="FFFFFF" w:themeColor="background1"/>
                <w:sz w:val="20"/>
                <w:lang w:bidi="ar-SA"/>
              </w:rPr>
              <w:t>889)G</w:t>
            </w:r>
            <w:proofErr w:type="gramEnd"/>
            <w:r w:rsidRPr="00C81C80">
              <w:rPr>
                <w:color w:val="FFFFFF" w:themeColor="background1"/>
                <w:sz w:val="20"/>
                <w:lang w:bidi="ar-SA"/>
              </w:rPr>
              <w:t>(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BEBA8EAE-BF5A-486C-A8C5-ECC9F3942E4B}">
                                <a14:imgProps xmlns:a14="http://schemas.microsoft.com/office/drawing/2010/main">
                                  <a14:imgLayer r:embed="rId13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a:extLst>
                              <a:ext uri="{BEBA8EAE-BF5A-486C-A8C5-ECC9F3942E4B}">
                                <a14:imgProps xmlns:a14="http://schemas.microsoft.com/office/drawing/2010/main">
                                  <a14:imgLayer r:embed="rId13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9">
                            <a:extLst>
                              <a:ext uri="{BEBA8EAE-BF5A-486C-A8C5-ECC9F3942E4B}">
                                <a14:imgProps xmlns:a14="http://schemas.microsoft.com/office/drawing/2010/main">
                                  <a14:imgLayer r:embed="rId14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2">
                            <a:extLst>
                              <a:ext uri="{BEBA8EAE-BF5A-486C-A8C5-ECC9F3942E4B}">
                                <a14:imgProps xmlns:a14="http://schemas.microsoft.com/office/drawing/2010/main">
                                  <a14:imgLayer r:embed="rId14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9">
                            <a:extLst>
                              <a:ext uri="{BEBA8EAE-BF5A-486C-A8C5-ECC9F3942E4B}">
                                <a14:imgProps xmlns:a14="http://schemas.microsoft.com/office/drawing/2010/main">
                                  <a14:imgLayer r:embed="rId15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w:t>
            </w:r>
            <w:proofErr w:type="gramStart"/>
            <w:r w:rsidRPr="00C25382">
              <w:rPr>
                <w:color w:val="FFFFFF" w:themeColor="background1"/>
                <w:sz w:val="20"/>
                <w:lang w:bidi="ar-SA"/>
              </w:rPr>
              <w:t>R(</w:t>
            </w:r>
            <w:proofErr w:type="gramEnd"/>
            <w:r w:rsidRPr="00C25382">
              <w:rPr>
                <w:color w:val="FFFFFF" w:themeColor="background1"/>
                <w:sz w:val="20"/>
                <w:lang w:bidi="ar-SA"/>
              </w:rPr>
              <w:t>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5">
                            <a:extLst>
                              <a:ext uri="{BEBA8EAE-BF5A-486C-A8C5-ECC9F3942E4B}">
                                <a14:imgProps xmlns:a14="http://schemas.microsoft.com/office/drawing/2010/main">
                                  <a14:imgLayer r:embed="rId15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
                            <a:extLst>
                              <a:ext uri="{BEBA8EAE-BF5A-486C-A8C5-ECC9F3942E4B}">
                                <a14:imgProps xmlns:a14="http://schemas.microsoft.com/office/drawing/2010/main">
                                  <a14:imgLayer r:embed="rId15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a:extLst>
                              <a:ext uri="{BEBA8EAE-BF5A-486C-A8C5-ECC9F3942E4B}">
                                <a14:imgProps xmlns:a14="http://schemas.microsoft.com/office/drawing/2010/main">
                                  <a14:imgLayer r:embed="rId1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r>
        <w:lastRenderedPageBreak/>
        <w:t>2019-July-2</w:t>
      </w:r>
      <w:r w:rsidR="004A5466">
        <w:t>8</w:t>
      </w:r>
      <w:r>
        <w:t xml:space="preserve"> (July 2</w:t>
      </w:r>
      <w:r w:rsidR="004A5466">
        <w:t>9</w:t>
      </w:r>
      <w:r>
        <w:t xml:space="preserve"> UT)</w:t>
      </w:r>
      <w:r w:rsidR="004A5466">
        <w:t xml:space="preserve"> SKUNK!</w:t>
      </w:r>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r>
        <w:lastRenderedPageBreak/>
        <w:t>August</w:t>
      </w:r>
    </w:p>
    <w:p w14:paraId="41D051C8" w14:textId="181342E1" w:rsidR="001C1394" w:rsidRDefault="001C1394" w:rsidP="001C1394">
      <w:pPr>
        <w:pStyle w:val="Heading3"/>
      </w:pPr>
      <w:r>
        <w:t>2019-Aug-12 (Aug 13 UT) Jupiter, Saturn, and Moons Videos</w:t>
      </w:r>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w:t>
            </w:r>
            <w:proofErr w:type="gramStart"/>
            <w:r w:rsidRPr="0019649A">
              <w:rPr>
                <w:color w:val="FFFFFF" w:themeColor="background1"/>
                <w:sz w:val="20"/>
                <w:lang w:bidi="ar-SA"/>
              </w:rPr>
              <w:t>650)-RGB-WhtBal-ClrSmth-Smth-Sat200pct-Wavelets.png</w:t>
            </w:r>
            <w:proofErr w:type="gramEnd"/>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w:t>
            </w:r>
            <w:proofErr w:type="gramStart"/>
            <w:r w:rsidRPr="00D94549">
              <w:rPr>
                <w:color w:val="FFFFFF" w:themeColor="background1"/>
                <w:sz w:val="20"/>
                <w:lang w:bidi="ar-SA"/>
              </w:rPr>
              <w:t>380)-RGB-WhtBal-ClrSmth-Smth-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w:t>
            </w:r>
            <w:proofErr w:type="gramStart"/>
            <w:r w:rsidRPr="002135FA">
              <w:rPr>
                <w:color w:val="FFFFFF" w:themeColor="background1"/>
                <w:sz w:val="20"/>
                <w:lang w:bidi="ar-SA"/>
              </w:rPr>
              <w:t>380)-RGB-WhtBal-ClrSmth-Smth-Wavelets.png</w:t>
            </w:r>
            <w:proofErr w:type="gramEnd"/>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2">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7">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0F7FBF">
            <w:pPr>
              <w:jc w:val="center"/>
              <w:rPr>
                <w:sz w:val="20"/>
                <w:lang w:bidi="ar-SA"/>
              </w:rPr>
            </w:pPr>
            <w:r>
              <w:rPr>
                <w:sz w:val="20"/>
                <w:lang w:bidi="ar-SA"/>
              </w:rPr>
              <w:t>IO</w:t>
            </w:r>
          </w:p>
          <w:p w14:paraId="1BE661A2" w14:textId="56250579" w:rsidR="00256129" w:rsidRPr="00C84A9C" w:rsidRDefault="00256129" w:rsidP="000F7FBF">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0F7FBF">
            <w:pPr>
              <w:jc w:val="center"/>
              <w:rPr>
                <w:sz w:val="20"/>
                <w:lang w:bidi="ar-SA"/>
              </w:rPr>
            </w:pPr>
            <w:r>
              <w:rPr>
                <w:sz w:val="20"/>
                <w:lang w:bidi="ar-SA"/>
              </w:rPr>
              <w:t>IO</w:t>
            </w:r>
          </w:p>
          <w:p w14:paraId="506B6B77" w14:textId="1C6ACC40" w:rsidR="00256129" w:rsidRPr="00C84A9C" w:rsidRDefault="00256129" w:rsidP="000F7FBF">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0F7FBF">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0F7FBF">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0F7FBF">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0F7FBF">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w:t>
            </w:r>
            <w:proofErr w:type="gramStart"/>
            <w:r w:rsidRPr="0026250A">
              <w:rPr>
                <w:color w:val="FFFFFF" w:themeColor="background1"/>
                <w:sz w:val="20"/>
                <w:lang w:bidi="ar-SA"/>
              </w:rPr>
              <w:t>RED)GB-RGB-WhtBal-ClrSmth-Smth-Wavelets.png</w:t>
            </w:r>
            <w:proofErr w:type="gramEnd"/>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r>
        <w:lastRenderedPageBreak/>
        <w:t>2019-Aug-13 (Aug 14 UT) Jupiter, Saturn, and Moons Videos</w:t>
      </w:r>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w:t>
            </w:r>
            <w:proofErr w:type="gramStart"/>
            <w:r w:rsidRPr="002E2753">
              <w:rPr>
                <w:color w:val="FFFFFF" w:themeColor="background1"/>
                <w:sz w:val="20"/>
                <w:lang w:bidi="ar-SA"/>
              </w:rPr>
              <w:t>650)-RGB-WhtBal-ClrSmth-Smth-Sat200pct-Wavelets.png</w:t>
            </w:r>
            <w:proofErr w:type="gramEnd"/>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w:t>
            </w:r>
            <w:proofErr w:type="gramStart"/>
            <w:r w:rsidRPr="00F5267F">
              <w:rPr>
                <w:color w:val="FFFFFF" w:themeColor="background1"/>
                <w:sz w:val="20"/>
                <w:lang w:bidi="ar-SA"/>
              </w:rPr>
              <w:t>NUV)-RGB-WhtBal-ClrSmth-Smth-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w:t>
            </w:r>
            <w:proofErr w:type="gramStart"/>
            <w:r w:rsidRPr="003F202E">
              <w:rPr>
                <w:color w:val="FFFFFF" w:themeColor="background1"/>
                <w:sz w:val="20"/>
                <w:lang w:bidi="ar-SA"/>
              </w:rPr>
              <w:t>NUV)-RGB-WhtBal-ClrSmth-Smth-Wavelets.png</w:t>
            </w:r>
            <w:proofErr w:type="gramEnd"/>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BEBA8EAE-BF5A-486C-A8C5-ECC9F3942E4B}">
                                <a14:imgProps xmlns:a14="http://schemas.microsoft.com/office/drawing/2010/main">
                                  <a14:imgLayer r:embed="rId2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6">
                            <a:extLst>
                              <a:ext uri="{BEBA8EAE-BF5A-486C-A8C5-ECC9F3942E4B}">
                                <a14:imgProps xmlns:a14="http://schemas.microsoft.com/office/drawing/2010/main">
                                  <a14:imgLayer r:embed="rId20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062D2BC4" w14:textId="77777777" w:rsidR="002D0830" w:rsidRDefault="002D0830" w:rsidP="002D0830">
      <w:r w:rsidRPr="00B04990">
        <w:rPr>
          <w:b/>
          <w:bCs/>
        </w:rPr>
        <w:lastRenderedPageBreak/>
        <w:t xml:space="preserve">Data Disposition: </w:t>
      </w:r>
      <w:r w:rsidRPr="00337613">
        <w:t>R</w:t>
      </w:r>
      <w:r>
        <w:t>aw data is zipped is archived on the 4TB drive. Processed data is in appropriate project directories on the Astronomy SD card.</w:t>
      </w:r>
    </w:p>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r>
        <w:lastRenderedPageBreak/>
        <w:t>2019-Aug-26 (Aug 27 UT) Jupiter and Moons Images</w:t>
      </w:r>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auto-dark to do so quickly. The exposures were </w:t>
      </w:r>
      <w:r w:rsidR="00853579">
        <w:t>long enough</w:t>
      </w:r>
      <w:r>
        <w:t xml:space="preserve"> to establish necessary exposure durations and very rough relative photometry</w:t>
      </w:r>
      <w:r w:rsidR="00065A61">
        <w:t xml:space="preserve"> (</w:t>
      </w:r>
      <w:r w:rsidR="0090321A">
        <w:fldChar w:fldCharType="begin"/>
      </w:r>
      <w:r w:rsidR="0090321A">
        <w:instrText xml:space="preserve"> REF _Ref18041841 </w:instrText>
      </w:r>
      <w:r w:rsidR="0090321A">
        <w:fldChar w:fldCharType="separate"/>
      </w:r>
      <w:r w:rsidR="00065A61">
        <w:t xml:space="preserve">Table </w:t>
      </w:r>
      <w:r w:rsidR="00065A61">
        <w:rPr>
          <w:noProof/>
        </w:rPr>
        <w:t>1</w:t>
      </w:r>
      <w:r w:rsidR="0090321A">
        <w:rPr>
          <w:noProof/>
        </w:rPr>
        <w:fldChar w:fldCharType="end"/>
      </w:r>
      <w:r w:rsidR="00065A61">
        <w:t>)</w:t>
      </w:r>
      <w:r>
        <w:t>.</w:t>
      </w:r>
      <w:r w:rsidR="00853579">
        <w:t xml:space="preserve"> </w:t>
      </w:r>
      <w:r w:rsidR="00242EDD">
        <w:t xml:space="preserve">Measurements were conducted using MaximDL with aperture settings of [7,6,4] for Io (due to its proximity to </w:t>
      </w:r>
      <w:proofErr w:type="spellStart"/>
      <w:r w:rsidR="00242EDD">
        <w:t>Juptier</w:t>
      </w:r>
      <w:proofErr w:type="spellEnd"/>
      <w:r w:rsidR="00242EDD">
        <w:t xml:space="preserve">),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18" w:name="_Ref18041841"/>
      <w:r>
        <w:t xml:space="preserve">Table </w:t>
      </w:r>
      <w:r w:rsidR="0090321A">
        <w:fldChar w:fldCharType="begin"/>
      </w:r>
      <w:r w:rsidR="0090321A">
        <w:instrText xml:space="preserve"> SEQ Table \* ARABIC </w:instrText>
      </w:r>
      <w:r w:rsidR="0090321A">
        <w:fldChar w:fldCharType="separate"/>
      </w:r>
      <w:r w:rsidR="00956F3F">
        <w:rPr>
          <w:noProof/>
        </w:rPr>
        <w:t>1</w:t>
      </w:r>
      <w:r w:rsidR="0090321A">
        <w:rPr>
          <w:noProof/>
        </w:rPr>
        <w:fldChar w:fldCharType="end"/>
      </w:r>
      <w:bookmarkEnd w:id="18"/>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r w:rsidR="0090321A">
        <w:fldChar w:fldCharType="begin"/>
      </w:r>
      <w:r w:rsidR="0090321A">
        <w:instrText xml:space="preserve"> REF _Ref18057856 </w:instrText>
      </w:r>
      <w:r w:rsidR="0090321A">
        <w:fldChar w:fldCharType="separate"/>
      </w:r>
      <w:r>
        <w:t xml:space="preserve">Table </w:t>
      </w:r>
      <w:r>
        <w:rPr>
          <w:noProof/>
        </w:rPr>
        <w:t>2</w:t>
      </w:r>
      <w:r w:rsidR="0090321A">
        <w:rPr>
          <w:noProof/>
        </w:rPr>
        <w:fldChar w:fldCharType="end"/>
      </w:r>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slop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19" w:name="_Ref18057856"/>
      <w:r>
        <w:t xml:space="preserve">Table </w:t>
      </w:r>
      <w:r w:rsidR="0090321A">
        <w:fldChar w:fldCharType="begin"/>
      </w:r>
      <w:r w:rsidR="0090321A">
        <w:instrText xml:space="preserve"> SEQ Table \* ARABIC </w:instrText>
      </w:r>
      <w:r w:rsidR="0090321A">
        <w:fldChar w:fldCharType="separate"/>
      </w:r>
      <w:r w:rsidR="00956F3F">
        <w:rPr>
          <w:noProof/>
        </w:rPr>
        <w:t>2</w:t>
      </w:r>
      <w:r w:rsidR="0090321A">
        <w:rPr>
          <w:noProof/>
        </w:rPr>
        <w:fldChar w:fldCharType="end"/>
      </w:r>
      <w:bookmarkEnd w:id="19"/>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r w:rsidR="0090321A">
        <w:fldChar w:fldCharType="begin"/>
      </w:r>
      <w:r w:rsidR="0090321A">
        <w:instrText xml:space="preserve"> REF _Ref18041841 </w:instrText>
      </w:r>
      <w:r w:rsidR="0090321A">
        <w:fldChar w:fldCharType="separate"/>
      </w:r>
      <w:r>
        <w:t xml:space="preserve">Table </w:t>
      </w:r>
      <w:r>
        <w:rPr>
          <w:noProof/>
        </w:rPr>
        <w:t>1</w:t>
      </w:r>
      <w:r w:rsidR="0090321A">
        <w:rPr>
          <w:noProof/>
        </w:rPr>
        <w:fldChar w:fldCharType="end"/>
      </w:r>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r w:rsidR="0090321A">
        <w:fldChar w:fldCharType="begin"/>
      </w:r>
      <w:r w:rsidR="0090321A">
        <w:instrText xml:space="preserve"> SEQ Table \* ARABIC </w:instrText>
      </w:r>
      <w:r w:rsidR="0090321A">
        <w:fldChar w:fldCharType="separate"/>
      </w:r>
      <w:r>
        <w:rPr>
          <w:noProof/>
        </w:rPr>
        <w:t>3</w:t>
      </w:r>
      <w:r w:rsidR="0090321A">
        <w:rPr>
          <w:noProof/>
        </w:rPr>
        <w:fldChar w:fldCharType="end"/>
      </w:r>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w:t>
            </w:r>
            <w:proofErr w:type="gramStart"/>
            <w:r w:rsidRPr="00956F3F">
              <w:rPr>
                <w:rFonts w:ascii="Calibri" w:hAnsi="Calibri" w:cs="Calibri"/>
                <w:b/>
                <w:bCs/>
                <w:color w:val="000000"/>
                <w:sz w:val="22"/>
                <w:szCs w:val="22"/>
              </w:rPr>
              <w:t>B,V</w:t>
            </w:r>
            <w:proofErr w:type="gramEnd"/>
            <w:r w:rsidRPr="00956F3F">
              <w:rPr>
                <w:rFonts w:ascii="Calibri" w:hAnsi="Calibri" w:cs="Calibri"/>
                <w:b/>
                <w:bCs/>
                <w:color w:val="000000"/>
                <w:sz w:val="22"/>
                <w:szCs w:val="22"/>
              </w:rPr>
              <w:t>)</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w:t>
            </w:r>
            <w:proofErr w:type="gramStart"/>
            <w:r>
              <w:rPr>
                <w:rFonts w:ascii="Calibri" w:hAnsi="Calibri" w:cs="Calibri"/>
                <w:b/>
                <w:bCs/>
                <w:color w:val="000000"/>
                <w:sz w:val="22"/>
                <w:szCs w:val="22"/>
              </w:rPr>
              <w:t>4,V</w:t>
            </w:r>
            <w:proofErr w:type="gramEnd"/>
            <w:r>
              <w:rPr>
                <w:rFonts w:ascii="Calibri" w:hAnsi="Calibri" w:cs="Calibri"/>
                <w:b/>
                <w:bCs/>
                <w:color w:val="000000"/>
                <w:sz w:val="22"/>
                <w:szCs w:val="22"/>
              </w:rPr>
              <w:t>)</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r>
        <w:lastRenderedPageBreak/>
        <w:t>September</w:t>
      </w:r>
    </w:p>
    <w:p w14:paraId="71A7000D" w14:textId="16F12270" w:rsidR="00032F88" w:rsidRDefault="00032F88" w:rsidP="00032F88">
      <w:pPr>
        <w:pStyle w:val="Heading3"/>
      </w:pPr>
      <w:r>
        <w:t>2019-Sep-09 (Sep-10 UT) Jupiter and Moons Images</w:t>
      </w:r>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535CA6">
      <w:pPr>
        <w:pStyle w:val="ListParagraph"/>
        <w:numPr>
          <w:ilvl w:val="0"/>
          <w:numId w:val="49"/>
        </w:numPr>
        <w:rPr>
          <w:lang w:bidi="ar-SA"/>
        </w:rPr>
      </w:pPr>
      <w:r>
        <w:rPr>
          <w:lang w:bidi="ar-SA"/>
        </w:rPr>
        <w:t>Flatten the background on each image</w:t>
      </w:r>
    </w:p>
    <w:p w14:paraId="5B1B1CC2" w14:textId="57E242FC" w:rsidR="004B1D4D" w:rsidRDefault="004B1D4D" w:rsidP="00535CA6">
      <w:pPr>
        <w:pStyle w:val="ListParagraph"/>
        <w:numPr>
          <w:ilvl w:val="0"/>
          <w:numId w:val="49"/>
        </w:numPr>
        <w:rPr>
          <w:lang w:bidi="ar-SA"/>
        </w:rPr>
      </w:pPr>
      <w:r>
        <w:rPr>
          <w:lang w:bidi="ar-SA"/>
        </w:rPr>
        <w:t>Median filter each image (3x3)</w:t>
      </w:r>
    </w:p>
    <w:p w14:paraId="1E309630" w14:textId="65786FE7" w:rsidR="004B1D4D" w:rsidRDefault="004B1D4D" w:rsidP="00535CA6">
      <w:pPr>
        <w:pStyle w:val="ListParagraph"/>
        <w:numPr>
          <w:ilvl w:val="0"/>
          <w:numId w:val="49"/>
        </w:numPr>
        <w:rPr>
          <w:lang w:bidi="ar-SA"/>
        </w:rPr>
      </w:pPr>
      <w:r>
        <w:rPr>
          <w:lang w:bidi="ar-SA"/>
        </w:rPr>
        <w:t>Exposure normalize each image</w:t>
      </w:r>
    </w:p>
    <w:p w14:paraId="5869E26F" w14:textId="062D59D0" w:rsidR="004B1D4D" w:rsidRDefault="004B1D4D" w:rsidP="00535CA6">
      <w:pPr>
        <w:pStyle w:val="ListParagraph"/>
        <w:numPr>
          <w:ilvl w:val="0"/>
          <w:numId w:val="49"/>
        </w:numPr>
        <w:rPr>
          <w:lang w:bidi="ar-SA"/>
        </w:rPr>
      </w:pPr>
      <w:r>
        <w:rPr>
          <w:lang w:bidi="ar-SA"/>
        </w:rPr>
        <w:t>Align images using the overlay method</w:t>
      </w:r>
    </w:p>
    <w:p w14:paraId="14DB3C22" w14:textId="026E998E" w:rsidR="004B1D4D" w:rsidRDefault="004B1D4D" w:rsidP="00535CA6">
      <w:pPr>
        <w:pStyle w:val="ListParagraph"/>
        <w:numPr>
          <w:ilvl w:val="0"/>
          <w:numId w:val="49"/>
        </w:numPr>
        <w:rPr>
          <w:lang w:bidi="ar-SA"/>
        </w:rPr>
      </w:pPr>
      <w:r>
        <w:rPr>
          <w:lang w:bidi="ar-SA"/>
        </w:rPr>
        <w:t>Divide 1.0x889CH4 by 2.46x940NIR. 2.46 being the average of the intensity ratios of the moons between 889 and 940. It accounts for things like solar spectral dependency, instrument system response spectral dependency, but inherently assumes constant albedo.</w:t>
      </w:r>
    </w:p>
    <w:p w14:paraId="46DCC1D0" w14:textId="7C98D905"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r>
        <w:lastRenderedPageBreak/>
        <w:t>2019-Sep-12 (Sep-1</w:t>
      </w:r>
      <w:r w:rsidR="005309F4">
        <w:t>3</w:t>
      </w:r>
      <w:r>
        <w:t xml:space="preserve"> UT) Jupiter, Saturn, Moons, and M57 Images</w:t>
      </w:r>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519E7000" w14:textId="77777777" w:rsidR="005F7308" w:rsidRDefault="005F7308">
      <w:pPr>
        <w:rPr>
          <w:rFonts w:ascii="Arial" w:hAnsi="Arial" w:cs="Arial"/>
          <w:b/>
          <w:bCs/>
          <w:i/>
          <w:iCs/>
          <w:sz w:val="28"/>
          <w:szCs w:val="28"/>
          <w:lang w:bidi="ar-SA"/>
        </w:rPr>
      </w:pPr>
      <w:r>
        <w:rPr>
          <w:lang w:bidi="ar-SA"/>
        </w:rPr>
        <w:br w:type="page"/>
      </w:r>
    </w:p>
    <w:p w14:paraId="2031B36F" w14:textId="0C1F3056" w:rsidR="000F7FBF" w:rsidRDefault="000F7FBF" w:rsidP="000F7FBF">
      <w:pPr>
        <w:pStyle w:val="Heading2"/>
      </w:pPr>
      <w:r>
        <w:lastRenderedPageBreak/>
        <w:t>October</w:t>
      </w:r>
    </w:p>
    <w:p w14:paraId="2DBD5DC7" w14:textId="00764AA4" w:rsidR="000F7FBF" w:rsidRDefault="000F7FBF" w:rsidP="000F7FBF">
      <w:pPr>
        <w:pStyle w:val="Heading3"/>
      </w:pPr>
      <w:r>
        <w:t>2019-Oct-15 (Oct-16 UT) M57 Ring Nebula Narrow Band Images</w:t>
      </w:r>
    </w:p>
    <w:p w14:paraId="54C35476" w14:textId="0BD84307" w:rsidR="000F7FBF" w:rsidRDefault="000F7FBF" w:rsidP="000F7FBF">
      <w:pPr>
        <w:rPr>
          <w:color w:val="808080" w:themeColor="background1" w:themeShade="80"/>
          <w:sz w:val="20"/>
          <w:lang w:bidi="ar-SA"/>
        </w:rPr>
      </w:pPr>
      <w:r>
        <w:rPr>
          <w:color w:val="808080" w:themeColor="background1" w:themeShade="80"/>
          <w:sz w:val="20"/>
          <w:lang w:bidi="ar-SA"/>
        </w:rPr>
        <w:t>Last Updated 10/23/2019</w:t>
      </w:r>
    </w:p>
    <w:p w14:paraId="648C2368" w14:textId="77777777" w:rsidR="000F7FBF" w:rsidRDefault="000F7FBF" w:rsidP="000F7FBF"/>
    <w:p w14:paraId="30CF6A67" w14:textId="18D7ABD8" w:rsidR="000F7FBF" w:rsidRDefault="000F7FBF" w:rsidP="000F7FBF">
      <w:r>
        <w:t xml:space="preserve">Transparency was 4/5 and seeing was 3/5.  Tracking was pretty poor with a lot of consistent drift to the </w:t>
      </w:r>
      <w:r w:rsidR="00E75140">
        <w:t xml:space="preserve">north (-y as the camera is mounted). This permitted exposures of only 5-10 seconds.  If I can improve the polar </w:t>
      </w:r>
      <w:r w:rsidR="00373166">
        <w:t>alignment,</w:t>
      </w:r>
      <w:r w:rsidR="00E75140">
        <w:t xml:space="preserve"> I think I should be able to get to 30 second exposures.</w:t>
      </w:r>
    </w:p>
    <w:p w14:paraId="689ADAA1" w14:textId="44F6F6AD" w:rsidR="00E75140" w:rsidRDefault="00E75140" w:rsidP="000F7FBF"/>
    <w:p w14:paraId="51623565" w14:textId="3FA748C5" w:rsidR="009D0C6C" w:rsidRDefault="009D0C6C" w:rsidP="000F7FBF"/>
    <w:p w14:paraId="0F9F88AF" w14:textId="43DDE82A" w:rsidR="009D0C6C" w:rsidRDefault="009D0C6C" w:rsidP="000F7FBF">
      <w:r>
        <w:rPr>
          <w:noProof/>
        </w:rPr>
        <w:drawing>
          <wp:inline distT="0" distB="0" distL="0" distR="0" wp14:anchorId="1783F5A1" wp14:editId="71DFA376">
            <wp:extent cx="4010660" cy="404685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010660" cy="4046855"/>
                    </a:xfrm>
                    <a:prstGeom prst="rect">
                      <a:avLst/>
                    </a:prstGeom>
                    <a:noFill/>
                    <a:ln>
                      <a:noFill/>
                    </a:ln>
                  </pic:spPr>
                </pic:pic>
              </a:graphicData>
            </a:graphic>
          </wp:inline>
        </w:drawing>
      </w:r>
    </w:p>
    <w:p w14:paraId="3320702C" w14:textId="49DEBD8D" w:rsidR="005023F6" w:rsidRPr="001E0D5E" w:rsidRDefault="005023F6" w:rsidP="000F7FBF">
      <w:r w:rsidRPr="001E0D5E">
        <w:t>M57-2800mm-BLUNarrowBand-3x3arcmin-2x2.PNG</w:t>
      </w:r>
    </w:p>
    <w:p w14:paraId="4252ADAC" w14:textId="011AAD0F" w:rsidR="009D0C6C" w:rsidRDefault="009D0C6C" w:rsidP="000F7FBF"/>
    <w:p w14:paraId="776DBBF6" w14:textId="1BF4041C" w:rsidR="005023F6" w:rsidRDefault="005023F6" w:rsidP="000F7FBF">
      <w:r>
        <w:t>HIB, OIII, and He II are rendered as red, green, and blue.</w:t>
      </w:r>
    </w:p>
    <w:p w14:paraId="30D493DC" w14:textId="77777777" w:rsidR="005023F6" w:rsidRDefault="005023F6" w:rsidP="000F7FBF"/>
    <w:p w14:paraId="4376FA7C" w14:textId="0DD6C837" w:rsidR="00476522" w:rsidRDefault="00476522" w:rsidP="000F7FBF">
      <w:pPr>
        <w:rPr>
          <w:lang w:bidi="ar-SA"/>
        </w:rPr>
      </w:pPr>
      <w:proofErr w:type="spellStart"/>
      <w:r>
        <w:rPr>
          <w:lang w:bidi="ar-SA"/>
        </w:rPr>
        <w:t>HeII</w:t>
      </w:r>
      <w:proofErr w:type="spellEnd"/>
      <w:r>
        <w:rPr>
          <w:lang w:bidi="ar-SA"/>
        </w:rPr>
        <w:t xml:space="preserve"> 1.969E6</w:t>
      </w:r>
    </w:p>
    <w:p w14:paraId="11CC05EE" w14:textId="03CB9B7C" w:rsidR="00E75140" w:rsidRDefault="00476522" w:rsidP="000F7FBF">
      <w:pPr>
        <w:rPr>
          <w:lang w:bidi="ar-SA"/>
        </w:rPr>
      </w:pPr>
      <w:r>
        <w:rPr>
          <w:lang w:bidi="ar-SA"/>
        </w:rPr>
        <w:t>HIB 2.302E6</w:t>
      </w:r>
    </w:p>
    <w:p w14:paraId="35188BAF" w14:textId="3A5CD4BC" w:rsidR="00476522" w:rsidRDefault="008E0D81" w:rsidP="000F7FBF">
      <w:pPr>
        <w:rPr>
          <w:lang w:bidi="ar-SA"/>
        </w:rPr>
      </w:pPr>
      <w:r>
        <w:rPr>
          <w:lang w:bidi="ar-SA"/>
        </w:rPr>
        <w:t>OIII 1.154E7</w:t>
      </w:r>
    </w:p>
    <w:p w14:paraId="165A14C7" w14:textId="18DBE006" w:rsidR="00561683" w:rsidRDefault="00561683" w:rsidP="000F7FBF">
      <w:pPr>
        <w:rPr>
          <w:lang w:bidi="ar-SA"/>
        </w:rPr>
      </w:pPr>
    </w:p>
    <w:p w14:paraId="7F326254" w14:textId="77777777" w:rsidR="00561683" w:rsidRDefault="00561683">
      <w:pPr>
        <w:rPr>
          <w:rFonts w:cs="Arial"/>
          <w:b/>
          <w:bCs/>
          <w:sz w:val="26"/>
          <w:szCs w:val="26"/>
          <w:lang w:bidi="ar-SA"/>
        </w:rPr>
      </w:pPr>
      <w:r>
        <w:br w:type="page"/>
      </w:r>
    </w:p>
    <w:p w14:paraId="71084313" w14:textId="3F38C034" w:rsidR="00561683" w:rsidRDefault="00561683" w:rsidP="00561683">
      <w:pPr>
        <w:pStyle w:val="Heading3"/>
      </w:pPr>
      <w:r>
        <w:lastRenderedPageBreak/>
        <w:t>Autumn 2019 Planning</w:t>
      </w:r>
    </w:p>
    <w:p w14:paraId="650220AB" w14:textId="77777777" w:rsidR="00561683" w:rsidRDefault="00561683" w:rsidP="00561683">
      <w:pPr>
        <w:rPr>
          <w:color w:val="808080" w:themeColor="background1" w:themeShade="80"/>
          <w:sz w:val="20"/>
          <w:lang w:bidi="ar-SA"/>
        </w:rPr>
      </w:pPr>
      <w:r>
        <w:rPr>
          <w:color w:val="808080" w:themeColor="background1" w:themeShade="80"/>
          <w:sz w:val="20"/>
          <w:lang w:bidi="ar-SA"/>
        </w:rPr>
        <w:t>Last Updated 4/4/2019</w:t>
      </w:r>
    </w:p>
    <w:p w14:paraId="1DAC2833" w14:textId="27A01369" w:rsidR="00561683" w:rsidRDefault="00561683" w:rsidP="00561683">
      <w:pPr>
        <w:pStyle w:val="ListParagraph"/>
        <w:numPr>
          <w:ilvl w:val="0"/>
          <w:numId w:val="14"/>
        </w:numPr>
      </w:pPr>
      <w:r>
        <w:t xml:space="preserve">Observations – </w:t>
      </w:r>
      <w:r w:rsidR="007F46C6">
        <w:t>Astro</w:t>
      </w:r>
      <w:r>
        <w:t xml:space="preserve"> twilight begins around </w:t>
      </w:r>
      <w:r w:rsidR="007F46C6">
        <w:t>6</w:t>
      </w:r>
      <w:r>
        <w:t xml:space="preserve">:10pm on </w:t>
      </w:r>
      <w:r w:rsidR="007F46C6">
        <w:t>Dec</w:t>
      </w:r>
      <w:r>
        <w:t xml:space="preserve"> </w:t>
      </w:r>
      <w:r w:rsidR="007F46C6">
        <w:t>3</w:t>
      </w:r>
    </w:p>
    <w:p w14:paraId="708EEB77" w14:textId="7AD3F9ED" w:rsidR="00561683" w:rsidRDefault="00561683" w:rsidP="00535CA6">
      <w:pPr>
        <w:pStyle w:val="ListParagraph"/>
        <w:numPr>
          <w:ilvl w:val="1"/>
          <w:numId w:val="74"/>
        </w:numPr>
      </w:pPr>
      <w:r>
        <w:t xml:space="preserve">Double Stars Video – </w:t>
      </w:r>
      <w:r w:rsidR="006F652B">
        <w:t>C11</w:t>
      </w:r>
    </w:p>
    <w:p w14:paraId="635784CA" w14:textId="61BEAC35" w:rsidR="00832AF9" w:rsidRPr="00832AF9" w:rsidRDefault="00832AF9" w:rsidP="00535CA6">
      <w:pPr>
        <w:pStyle w:val="ListParagraph"/>
        <w:numPr>
          <w:ilvl w:val="2"/>
          <w:numId w:val="76"/>
        </w:numPr>
        <w:rPr>
          <w:bCs/>
        </w:rPr>
      </w:pPr>
      <w:r w:rsidRPr="00832AF9">
        <w:rPr>
          <w:bCs/>
        </w:rPr>
        <w:t xml:space="preserve">Mu </w:t>
      </w:r>
      <w:proofErr w:type="spellStart"/>
      <w:r w:rsidRPr="00832AF9">
        <w:rPr>
          <w:bCs/>
        </w:rPr>
        <w:t>Cyg</w:t>
      </w:r>
      <w:proofErr w:type="spellEnd"/>
      <w:r>
        <w:rPr>
          <w:bCs/>
        </w:rPr>
        <w:t xml:space="preserve"> (STF2822AB)</w:t>
      </w:r>
    </w:p>
    <w:p w14:paraId="1FE7EA8F" w14:textId="5D21C3F7" w:rsidR="00D77666" w:rsidRPr="00D77666" w:rsidRDefault="00D77666" w:rsidP="00535CA6">
      <w:pPr>
        <w:pStyle w:val="ListParagraph"/>
        <w:numPr>
          <w:ilvl w:val="2"/>
          <w:numId w:val="76"/>
        </w:numPr>
        <w:rPr>
          <w:b/>
        </w:rPr>
      </w:pPr>
      <w:r>
        <w:t>STF3050AB (HR9074)</w:t>
      </w:r>
      <w:r w:rsidR="00832AF9">
        <w:t xml:space="preserve"> (new)</w:t>
      </w:r>
    </w:p>
    <w:p w14:paraId="6E48634F" w14:textId="6FFC6EE0" w:rsidR="00D77666" w:rsidRPr="00D77666" w:rsidRDefault="00D77666" w:rsidP="00535CA6">
      <w:pPr>
        <w:pStyle w:val="ListParagraph"/>
        <w:numPr>
          <w:ilvl w:val="2"/>
          <w:numId w:val="76"/>
        </w:numPr>
        <w:rPr>
          <w:b/>
        </w:rPr>
      </w:pPr>
      <w:r>
        <w:t>36 And (STF73AB)</w:t>
      </w:r>
      <w:r w:rsidR="00832AF9">
        <w:t xml:space="preserve"> (new)</w:t>
      </w:r>
    </w:p>
    <w:p w14:paraId="035302E6" w14:textId="423683FB" w:rsidR="00D77666" w:rsidRPr="00D77666" w:rsidRDefault="00D77666" w:rsidP="00535CA6">
      <w:pPr>
        <w:pStyle w:val="ListParagraph"/>
        <w:numPr>
          <w:ilvl w:val="2"/>
          <w:numId w:val="76"/>
        </w:numPr>
        <w:rPr>
          <w:b/>
        </w:rPr>
      </w:pPr>
      <w:proofErr w:type="spellStart"/>
      <w:r>
        <w:t>Zet</w:t>
      </w:r>
      <w:proofErr w:type="spellEnd"/>
      <w:r>
        <w:t xml:space="preserve"> </w:t>
      </w:r>
      <w:proofErr w:type="spellStart"/>
      <w:r>
        <w:t>Aqr</w:t>
      </w:r>
      <w:proofErr w:type="spellEnd"/>
      <w:r>
        <w:t xml:space="preserve"> (STF2909)</w:t>
      </w:r>
      <w:r w:rsidR="00832AF9">
        <w:t xml:space="preserve"> (new)</w:t>
      </w:r>
    </w:p>
    <w:p w14:paraId="293A28AC" w14:textId="407210B8" w:rsidR="00D77666" w:rsidRPr="00D77666" w:rsidRDefault="00D77666" w:rsidP="00535CA6">
      <w:pPr>
        <w:pStyle w:val="ListParagraph"/>
        <w:numPr>
          <w:ilvl w:val="2"/>
          <w:numId w:val="76"/>
        </w:numPr>
        <w:rPr>
          <w:b/>
        </w:rPr>
      </w:pPr>
      <w:r>
        <w:t xml:space="preserve">53 </w:t>
      </w:r>
      <w:proofErr w:type="spellStart"/>
      <w:r>
        <w:t>Aqr</w:t>
      </w:r>
      <w:proofErr w:type="spellEnd"/>
      <w:r>
        <w:t xml:space="preserve"> (SHJ 345AB)</w:t>
      </w:r>
      <w:r w:rsidR="00832AF9">
        <w:t xml:space="preserve"> (new)</w:t>
      </w:r>
    </w:p>
    <w:p w14:paraId="35EC2440" w14:textId="3C0CD7EA" w:rsidR="00561683" w:rsidRPr="00A34CD0" w:rsidRDefault="00A34CD0" w:rsidP="00535CA6">
      <w:pPr>
        <w:pStyle w:val="ListParagraph"/>
        <w:numPr>
          <w:ilvl w:val="2"/>
          <w:numId w:val="76"/>
        </w:numPr>
        <w:rPr>
          <w:b/>
        </w:rPr>
      </w:pPr>
      <w:r>
        <w:t>Eta Cas</w:t>
      </w:r>
      <w:r w:rsidR="00D77666">
        <w:t xml:space="preserve"> (STF60)</w:t>
      </w:r>
      <w:r w:rsidR="007F46C6">
        <w:t xml:space="preserve"> (transit 8:00pm)</w:t>
      </w:r>
    </w:p>
    <w:p w14:paraId="08DB9D54" w14:textId="0554F309" w:rsidR="00A34CD0" w:rsidRPr="00D77666" w:rsidRDefault="00D77666" w:rsidP="00535CA6">
      <w:pPr>
        <w:pStyle w:val="ListParagraph"/>
        <w:numPr>
          <w:ilvl w:val="2"/>
          <w:numId w:val="76"/>
        </w:numPr>
        <w:rPr>
          <w:b/>
        </w:rPr>
      </w:pPr>
      <w:r>
        <w:t>STF3062</w:t>
      </w:r>
    </w:p>
    <w:p w14:paraId="26FC4643" w14:textId="5DA38172" w:rsidR="00D77666" w:rsidRPr="00D77666" w:rsidRDefault="00D77666" w:rsidP="00535CA6">
      <w:pPr>
        <w:pStyle w:val="ListParagraph"/>
        <w:numPr>
          <w:ilvl w:val="2"/>
          <w:numId w:val="76"/>
        </w:numPr>
        <w:rPr>
          <w:b/>
        </w:rPr>
      </w:pPr>
      <w:proofErr w:type="spellStart"/>
      <w:r>
        <w:t>Iot</w:t>
      </w:r>
      <w:proofErr w:type="spellEnd"/>
      <w:r>
        <w:t xml:space="preserve"> Cas (StF262Aa-B)</w:t>
      </w:r>
    </w:p>
    <w:p w14:paraId="64A9E917" w14:textId="72F84931" w:rsidR="00D77666" w:rsidRPr="00D77666" w:rsidRDefault="00D77666" w:rsidP="00535CA6">
      <w:pPr>
        <w:pStyle w:val="ListParagraph"/>
        <w:numPr>
          <w:ilvl w:val="2"/>
          <w:numId w:val="76"/>
        </w:numPr>
        <w:rPr>
          <w:b/>
        </w:rPr>
      </w:pPr>
      <w:r>
        <w:t>Xi Cep</w:t>
      </w:r>
      <w:r w:rsidR="00832AF9">
        <w:t xml:space="preserve"> (new)</w:t>
      </w:r>
    </w:p>
    <w:p w14:paraId="77482BE5" w14:textId="3A1CE1A6" w:rsidR="00D77666" w:rsidRPr="007A45CD" w:rsidRDefault="00D77666" w:rsidP="00535CA6">
      <w:pPr>
        <w:pStyle w:val="ListParagraph"/>
        <w:numPr>
          <w:ilvl w:val="2"/>
          <w:numId w:val="76"/>
        </w:numPr>
        <w:rPr>
          <w:b/>
        </w:rPr>
      </w:pPr>
      <w:r>
        <w:t>STF202</w:t>
      </w:r>
      <w:r w:rsidR="00832AF9">
        <w:t xml:space="preserve"> (new)</w:t>
      </w:r>
    </w:p>
    <w:p w14:paraId="4D6A3283" w14:textId="636EDBFF" w:rsidR="00561683" w:rsidRDefault="00561683" w:rsidP="002A7F5A">
      <w:pPr>
        <w:pStyle w:val="ListParagraph"/>
        <w:numPr>
          <w:ilvl w:val="1"/>
          <w:numId w:val="86"/>
        </w:numPr>
      </w:pPr>
      <w:r>
        <w:t xml:space="preserve">Galaxies – </w:t>
      </w:r>
      <w:r w:rsidR="006F652B">
        <w:t>200</w:t>
      </w:r>
      <w:r>
        <w:t>0mm</w:t>
      </w:r>
    </w:p>
    <w:p w14:paraId="7E20B7DC" w14:textId="5DD4CEA1" w:rsidR="00561683" w:rsidRDefault="00561683" w:rsidP="00535CA6">
      <w:pPr>
        <w:pStyle w:val="ListParagraph"/>
        <w:numPr>
          <w:ilvl w:val="2"/>
          <w:numId w:val="75"/>
        </w:numPr>
      </w:pPr>
      <w:r>
        <w:t>M</w:t>
      </w:r>
      <w:r w:rsidR="006F652B">
        <w:t>33</w:t>
      </w:r>
      <w:r>
        <w:t xml:space="preserve"> – </w:t>
      </w:r>
      <w:r w:rsidR="006F652B">
        <w:t>Ha regions?</w:t>
      </w:r>
    </w:p>
    <w:p w14:paraId="02546759" w14:textId="64BF4AFB" w:rsidR="00561683" w:rsidRDefault="00561683" w:rsidP="006F292A">
      <w:pPr>
        <w:pStyle w:val="ListParagraph"/>
        <w:numPr>
          <w:ilvl w:val="1"/>
          <w:numId w:val="104"/>
        </w:numPr>
      </w:pPr>
      <w:r>
        <w:t>Nebulae</w:t>
      </w:r>
    </w:p>
    <w:p w14:paraId="4664BA13" w14:textId="514C3DEA" w:rsidR="0015389E" w:rsidRDefault="0015389E" w:rsidP="0015389E">
      <w:pPr>
        <w:pStyle w:val="ListParagraph"/>
        <w:numPr>
          <w:ilvl w:val="2"/>
          <w:numId w:val="14"/>
        </w:numPr>
      </w:pPr>
      <w:r>
        <w:t>NGC6826 Blinking Planetary (Transit 6:40pm)</w:t>
      </w:r>
    </w:p>
    <w:p w14:paraId="2143583A" w14:textId="77777777" w:rsidR="0015389E" w:rsidRDefault="0015389E" w:rsidP="0015389E">
      <w:pPr>
        <w:pStyle w:val="ListParagraph"/>
        <w:numPr>
          <w:ilvl w:val="3"/>
          <w:numId w:val="14"/>
        </w:numPr>
      </w:pPr>
      <w:r w:rsidRPr="005C767F">
        <w:t>Linear imaging – Start with missing narrow blue bands: 467HeII, 486HIB, 501OIII, 656HIA, 658NII, 672SII</w:t>
      </w:r>
    </w:p>
    <w:p w14:paraId="2F9C5D12" w14:textId="07DEC983" w:rsidR="0015389E" w:rsidRDefault="0015389E" w:rsidP="006F292A">
      <w:pPr>
        <w:pStyle w:val="ListParagraph"/>
        <w:numPr>
          <w:ilvl w:val="2"/>
          <w:numId w:val="102"/>
        </w:numPr>
      </w:pPr>
      <w:r>
        <w:t>NGC7662 Blue Snowball Nebula (Transit 6:</w:t>
      </w:r>
      <w:r w:rsidR="006019BF">
        <w:t>0</w:t>
      </w:r>
      <w:r>
        <w:t>0pm)</w:t>
      </w:r>
    </w:p>
    <w:p w14:paraId="1CAB57A1" w14:textId="77777777" w:rsidR="0015389E" w:rsidRDefault="0015389E" w:rsidP="006F292A">
      <w:pPr>
        <w:pStyle w:val="ListParagraph"/>
        <w:numPr>
          <w:ilvl w:val="3"/>
          <w:numId w:val="103"/>
        </w:numPr>
      </w:pPr>
      <w:r w:rsidRPr="005C767F">
        <w:t>Linear imaging – Start with missing narrow blue bands: 467HeII, 486HIB, 501OIII, 656HIA, 658NII, 672SII</w:t>
      </w:r>
    </w:p>
    <w:p w14:paraId="3A9B2E9F" w14:textId="77777777" w:rsidR="00561683" w:rsidRDefault="00561683" w:rsidP="00561683">
      <w:pPr>
        <w:pStyle w:val="ListParagraph"/>
        <w:numPr>
          <w:ilvl w:val="1"/>
          <w:numId w:val="14"/>
        </w:numPr>
      </w:pPr>
      <w:r>
        <w:t>Planets – 4500mm</w:t>
      </w:r>
    </w:p>
    <w:p w14:paraId="6E5852D0" w14:textId="501F0433" w:rsidR="00561683" w:rsidRPr="00535CA6" w:rsidRDefault="006F652B" w:rsidP="00535CA6">
      <w:pPr>
        <w:pStyle w:val="ListParagraph"/>
        <w:numPr>
          <w:ilvl w:val="2"/>
          <w:numId w:val="78"/>
        </w:numPr>
        <w:rPr>
          <w:b/>
          <w:bCs/>
        </w:rPr>
      </w:pPr>
      <w:r w:rsidRPr="00535CA6">
        <w:rPr>
          <w:b/>
          <w:bCs/>
        </w:rPr>
        <w:t>Neptune</w:t>
      </w:r>
      <w:r w:rsidR="00561683" w:rsidRPr="00535CA6">
        <w:rPr>
          <w:b/>
          <w:bCs/>
        </w:rPr>
        <w:t xml:space="preserve"> </w:t>
      </w:r>
      <w:r w:rsidR="007F46C6">
        <w:rPr>
          <w:b/>
          <w:bCs/>
        </w:rPr>
        <w:t xml:space="preserve">(transit </w:t>
      </w:r>
      <w:r w:rsidR="006019BF">
        <w:rPr>
          <w:b/>
          <w:bCs/>
        </w:rPr>
        <w:t>5</w:t>
      </w:r>
      <w:r w:rsidR="007F46C6">
        <w:rPr>
          <w:b/>
          <w:bCs/>
        </w:rPr>
        <w:t>:</w:t>
      </w:r>
      <w:r w:rsidR="006019BF">
        <w:rPr>
          <w:b/>
          <w:bCs/>
        </w:rPr>
        <w:t>4</w:t>
      </w:r>
      <w:r w:rsidR="007F46C6">
        <w:rPr>
          <w:b/>
          <w:bCs/>
        </w:rPr>
        <w:t>0pm)</w:t>
      </w:r>
    </w:p>
    <w:p w14:paraId="4D6DF996" w14:textId="5BEF5809" w:rsidR="00561683" w:rsidRPr="00535CA6" w:rsidRDefault="00832AF9" w:rsidP="00535CA6">
      <w:pPr>
        <w:pStyle w:val="ListParagraph"/>
        <w:numPr>
          <w:ilvl w:val="3"/>
          <w:numId w:val="79"/>
        </w:numPr>
        <w:rPr>
          <w:b/>
          <w:bCs/>
          <w:color w:val="0070C0"/>
        </w:rPr>
      </w:pPr>
      <w:r>
        <w:rPr>
          <w:b/>
          <w:bCs/>
          <w:color w:val="0070C0"/>
        </w:rPr>
        <w:t>ASI120MM</w:t>
      </w:r>
      <w:r w:rsidR="0036343E">
        <w:rPr>
          <w:b/>
          <w:bCs/>
          <w:color w:val="0070C0"/>
        </w:rPr>
        <w:t xml:space="preserve"> </w:t>
      </w:r>
      <w:r w:rsidR="0036343E" w:rsidRPr="0036343E">
        <w:rPr>
          <w:b/>
          <w:bCs/>
          <w:color w:val="C00000"/>
        </w:rPr>
        <w:t xml:space="preserve">450BLU </w:t>
      </w:r>
      <w:r w:rsidR="0036343E">
        <w:rPr>
          <w:b/>
          <w:bCs/>
          <w:color w:val="0070C0"/>
        </w:rPr>
        <w:t xml:space="preserve">(WB Blue), </w:t>
      </w:r>
      <w:r w:rsidR="0036343E" w:rsidRPr="0036343E">
        <w:rPr>
          <w:b/>
          <w:bCs/>
          <w:color w:val="C00000"/>
        </w:rPr>
        <w:t xml:space="preserve">486HIB </w:t>
      </w:r>
      <w:r w:rsidR="0036343E">
        <w:rPr>
          <w:b/>
          <w:bCs/>
          <w:color w:val="0070C0"/>
        </w:rPr>
        <w:t xml:space="preserve">(weak 486CH4), </w:t>
      </w:r>
      <w:r w:rsidR="0036343E" w:rsidRPr="0036343E">
        <w:rPr>
          <w:b/>
          <w:bCs/>
          <w:color w:val="C00000"/>
        </w:rPr>
        <w:t xml:space="preserve">540CNT </w:t>
      </w:r>
      <w:r w:rsidR="0036343E">
        <w:rPr>
          <w:b/>
          <w:bCs/>
          <w:color w:val="0070C0"/>
        </w:rPr>
        <w:t>(</w:t>
      </w:r>
      <w:r w:rsidR="0061425A">
        <w:rPr>
          <w:b/>
          <w:bCs/>
          <w:color w:val="0070C0"/>
        </w:rPr>
        <w:t>moderate 543CH4</w:t>
      </w:r>
      <w:r w:rsidR="0036343E">
        <w:rPr>
          <w:b/>
          <w:bCs/>
          <w:color w:val="0070C0"/>
        </w:rPr>
        <w:t xml:space="preserve">), </w:t>
      </w:r>
      <w:r w:rsidR="0061425A" w:rsidRPr="0061425A">
        <w:rPr>
          <w:b/>
          <w:bCs/>
          <w:color w:val="C00000"/>
        </w:rPr>
        <w:t xml:space="preserve">550GRN </w:t>
      </w:r>
      <w:r w:rsidR="0061425A">
        <w:rPr>
          <w:b/>
          <w:bCs/>
          <w:color w:val="0070C0"/>
        </w:rPr>
        <w:t xml:space="preserve">(WB Green), </w:t>
      </w:r>
      <w:r w:rsidR="0061425A" w:rsidRPr="0061425A">
        <w:rPr>
          <w:b/>
          <w:bCs/>
          <w:color w:val="C00000"/>
        </w:rPr>
        <w:t xml:space="preserve">650RED </w:t>
      </w:r>
      <w:r w:rsidR="0061425A">
        <w:rPr>
          <w:b/>
          <w:bCs/>
          <w:color w:val="0070C0"/>
        </w:rPr>
        <w:t xml:space="preserve">(WB Red), </w:t>
      </w:r>
      <w:r w:rsidR="0036343E" w:rsidRPr="0036343E">
        <w:rPr>
          <w:b/>
          <w:bCs/>
          <w:color w:val="C00000"/>
        </w:rPr>
        <w:t xml:space="preserve">672SII </w:t>
      </w:r>
      <w:r w:rsidR="0036343E">
        <w:rPr>
          <w:b/>
          <w:bCs/>
          <w:color w:val="0070C0"/>
        </w:rPr>
        <w:t xml:space="preserve">(weak 668CH4), </w:t>
      </w:r>
      <w:r w:rsidR="0036343E" w:rsidRPr="0036343E">
        <w:rPr>
          <w:b/>
          <w:bCs/>
          <w:color w:val="C00000"/>
        </w:rPr>
        <w:t xml:space="preserve">685NIR </w:t>
      </w:r>
      <w:r w:rsidR="0036343E">
        <w:rPr>
          <w:b/>
          <w:bCs/>
          <w:color w:val="0070C0"/>
        </w:rPr>
        <w:t>(reference)</w:t>
      </w:r>
    </w:p>
    <w:p w14:paraId="78E50FED" w14:textId="783F9023" w:rsidR="00561683" w:rsidRPr="00832AF9" w:rsidRDefault="00832AF9" w:rsidP="00535CA6">
      <w:pPr>
        <w:pStyle w:val="ListParagraph"/>
        <w:numPr>
          <w:ilvl w:val="3"/>
          <w:numId w:val="80"/>
        </w:numPr>
      </w:pPr>
      <w:r w:rsidRPr="00832AF9">
        <w:rPr>
          <w:b/>
          <w:bCs/>
        </w:rPr>
        <w:t>ST2000XM</w:t>
      </w:r>
      <w:r w:rsidRPr="00832AF9">
        <w:t xml:space="preserve"> e</w:t>
      </w:r>
      <w:r w:rsidR="00561683" w:rsidRPr="00832AF9">
        <w:t xml:space="preserve">xperiment with filters, absorption, and color slopes (ASI120MM and </w:t>
      </w:r>
      <w:r w:rsidR="00561683" w:rsidRPr="00832AF9">
        <w:rPr>
          <w:i/>
        </w:rPr>
        <w:t xml:space="preserve">maybe </w:t>
      </w:r>
      <w:r w:rsidR="00561683" w:rsidRPr="00832AF9">
        <w:t xml:space="preserve">ST2000XM) </w: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 </w:instrTex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DATA </w:instrText>
      </w:r>
      <w:r w:rsidR="00561683" w:rsidRPr="00832AF9">
        <w:fldChar w:fldCharType="end"/>
      </w:r>
      <w:r w:rsidR="00561683" w:rsidRPr="00832AF9">
        <w:fldChar w:fldCharType="separate"/>
      </w:r>
      <w:r w:rsidR="00561683" w:rsidRPr="00832AF9">
        <w:rPr>
          <w:noProof/>
        </w:rPr>
        <w:t>[</w:t>
      </w:r>
      <w:r w:rsidR="00561683" w:rsidRPr="00832AF9">
        <w:rPr>
          <w:i/>
          <w:noProof/>
        </w:rPr>
        <w:t>Mendikoa et al.</w:t>
      </w:r>
      <w:r w:rsidR="00561683" w:rsidRPr="00832AF9">
        <w:rPr>
          <w:noProof/>
        </w:rPr>
        <w:t xml:space="preserve">, 2017; </w:t>
      </w:r>
      <w:r w:rsidR="00561683" w:rsidRPr="00832AF9">
        <w:rPr>
          <w:i/>
          <w:noProof/>
        </w:rPr>
        <w:t>Ordonez-Etxeberria et al.</w:t>
      </w:r>
      <w:r w:rsidR="00561683" w:rsidRPr="00832AF9">
        <w:rPr>
          <w:noProof/>
        </w:rPr>
        <w:t>, 2016]</w:t>
      </w:r>
      <w:r w:rsidR="00561683" w:rsidRPr="00832AF9">
        <w:fldChar w:fldCharType="end"/>
      </w:r>
    </w:p>
    <w:p w14:paraId="364F0F09" w14:textId="6240E54B" w:rsidR="0094305E" w:rsidRPr="00832AF9" w:rsidRDefault="00561683" w:rsidP="00535CA6">
      <w:pPr>
        <w:pStyle w:val="ListParagraph"/>
        <w:numPr>
          <w:ilvl w:val="4"/>
          <w:numId w:val="81"/>
        </w:numPr>
      </w:pPr>
      <w:r w:rsidRPr="00832AF9">
        <w:t>Do 467HeII</w:t>
      </w:r>
      <w:r w:rsidR="000C1D74" w:rsidRPr="00832AF9">
        <w:t xml:space="preserve"> (continuum), </w:t>
      </w:r>
      <w:r w:rsidRPr="00832AF9">
        <w:t xml:space="preserve">486HIB </w:t>
      </w:r>
      <w:r w:rsidR="000C1D74" w:rsidRPr="00832AF9">
        <w:t xml:space="preserve">(CH4), </w:t>
      </w:r>
      <w:r w:rsidR="0094305E" w:rsidRPr="00832AF9">
        <w:t xml:space="preserve">501OIII (continuum) </w:t>
      </w:r>
      <w:r w:rsidR="000C1D74" w:rsidRPr="00832AF9">
        <w:t xml:space="preserve">and GRN540 (CH4) </w:t>
      </w:r>
      <w:r w:rsidRPr="00832AF9">
        <w:t>in the blue</w:t>
      </w:r>
      <w:r w:rsidR="003C1F3D" w:rsidRPr="00832AF9">
        <w:t xml:space="preserve"> with 685NIR for reference</w:t>
      </w:r>
    </w:p>
    <w:p w14:paraId="0BC065CE" w14:textId="262E6C36" w:rsidR="003C1F3D" w:rsidRPr="00832AF9" w:rsidRDefault="003C1F3D" w:rsidP="00535CA6">
      <w:pPr>
        <w:pStyle w:val="ListParagraph"/>
        <w:numPr>
          <w:ilvl w:val="4"/>
          <w:numId w:val="81"/>
        </w:numPr>
      </w:pPr>
      <w:r w:rsidRPr="00832AF9">
        <w:t>656HIA (CH4 slope), 671SII (CH4 668 band</w:t>
      </w:r>
      <w:r w:rsidR="00BA2E8B" w:rsidRPr="00832AF9">
        <w:t xml:space="preserve"> center</w:t>
      </w:r>
      <w:r w:rsidRPr="00832AF9">
        <w:t>)</w:t>
      </w:r>
      <w:r w:rsidR="00BA2E8B" w:rsidRPr="00832AF9">
        <w:t xml:space="preserve">, </w:t>
      </w:r>
      <w:r w:rsidR="000F533D" w:rsidRPr="00832AF9">
        <w:t>889CH4 (moons), and 940NIR</w:t>
      </w:r>
      <w:r w:rsidR="00BA2E8B" w:rsidRPr="00832AF9">
        <w:t>with 685NIR for reference</w:t>
      </w:r>
    </w:p>
    <w:p w14:paraId="681F5803" w14:textId="77777777" w:rsidR="00561683" w:rsidRPr="00832AF9" w:rsidRDefault="00561683" w:rsidP="00535CA6">
      <w:pPr>
        <w:pStyle w:val="ListParagraph"/>
        <w:numPr>
          <w:ilvl w:val="3"/>
          <w:numId w:val="82"/>
        </w:numPr>
      </w:pPr>
      <w:r w:rsidRPr="00832AF9">
        <w:t>Moon imaging</w:t>
      </w:r>
    </w:p>
    <w:p w14:paraId="15804E4C" w14:textId="32A8065D" w:rsidR="00561683" w:rsidRPr="00832AF9" w:rsidRDefault="000C1D74" w:rsidP="00535CA6">
      <w:pPr>
        <w:pStyle w:val="ListParagraph"/>
        <w:numPr>
          <w:ilvl w:val="4"/>
          <w:numId w:val="83"/>
        </w:numPr>
      </w:pPr>
      <w:r w:rsidRPr="00832AF9">
        <w:t>Try to capture Nereid probably in 685NIR</w:t>
      </w:r>
    </w:p>
    <w:p w14:paraId="76487FF7" w14:textId="5A781231" w:rsidR="00561683" w:rsidRPr="00832AF9" w:rsidRDefault="000C1D74" w:rsidP="00535CA6">
      <w:pPr>
        <w:pStyle w:val="ListParagraph"/>
        <w:numPr>
          <w:ilvl w:val="4"/>
          <w:numId w:val="84"/>
        </w:numPr>
      </w:pPr>
      <w:r w:rsidRPr="00832AF9">
        <w:t>Triton photometry</w:t>
      </w:r>
    </w:p>
    <w:p w14:paraId="6B173FDE" w14:textId="164BE367" w:rsidR="00561683" w:rsidRPr="00535CA6" w:rsidRDefault="000C1D74" w:rsidP="002A7F5A">
      <w:pPr>
        <w:pStyle w:val="ListParagraph"/>
        <w:numPr>
          <w:ilvl w:val="2"/>
          <w:numId w:val="87"/>
        </w:numPr>
        <w:rPr>
          <w:b/>
          <w:bCs/>
        </w:rPr>
      </w:pPr>
      <w:r w:rsidRPr="00535CA6">
        <w:rPr>
          <w:b/>
          <w:bCs/>
        </w:rPr>
        <w:t xml:space="preserve">Uranus </w:t>
      </w:r>
      <w:r w:rsidR="007F46C6">
        <w:rPr>
          <w:b/>
          <w:bCs/>
        </w:rPr>
        <w:t xml:space="preserve">(transit </w:t>
      </w:r>
      <w:r w:rsidR="006019BF">
        <w:rPr>
          <w:b/>
          <w:bCs/>
        </w:rPr>
        <w:t>8</w:t>
      </w:r>
      <w:r w:rsidR="007F46C6">
        <w:rPr>
          <w:b/>
          <w:bCs/>
        </w:rPr>
        <w:t>:</w:t>
      </w:r>
      <w:r w:rsidR="006019BF">
        <w:rPr>
          <w:b/>
          <w:bCs/>
        </w:rPr>
        <w:t>3</w:t>
      </w:r>
      <w:r w:rsidR="007F46C6">
        <w:rPr>
          <w:b/>
          <w:bCs/>
        </w:rPr>
        <w:t>5pm)</w:t>
      </w:r>
    </w:p>
    <w:p w14:paraId="1839459E" w14:textId="77777777" w:rsidR="00832AF9" w:rsidRPr="00535CA6" w:rsidRDefault="00832AF9" w:rsidP="002A7F5A">
      <w:pPr>
        <w:pStyle w:val="ListParagraph"/>
        <w:numPr>
          <w:ilvl w:val="3"/>
          <w:numId w:val="87"/>
        </w:numPr>
        <w:rPr>
          <w:b/>
          <w:bCs/>
          <w:color w:val="0070C0"/>
        </w:rPr>
      </w:pPr>
      <w:r>
        <w:rPr>
          <w:b/>
          <w:bCs/>
          <w:color w:val="0070C0"/>
        </w:rPr>
        <w:t xml:space="preserve">ASI120MM </w:t>
      </w:r>
      <w:r w:rsidRPr="0036343E">
        <w:rPr>
          <w:b/>
          <w:bCs/>
          <w:color w:val="C00000"/>
        </w:rPr>
        <w:t xml:space="preserve">450BLU </w:t>
      </w:r>
      <w:r>
        <w:rPr>
          <w:b/>
          <w:bCs/>
          <w:color w:val="0070C0"/>
        </w:rPr>
        <w:t xml:space="preserve">(WB Blue), </w:t>
      </w:r>
      <w:r w:rsidRPr="0036343E">
        <w:rPr>
          <w:b/>
          <w:bCs/>
          <w:color w:val="C00000"/>
        </w:rPr>
        <w:t xml:space="preserve">486HIB </w:t>
      </w:r>
      <w:r>
        <w:rPr>
          <w:b/>
          <w:bCs/>
          <w:color w:val="0070C0"/>
        </w:rPr>
        <w:t xml:space="preserve">(weak 486CH4), </w:t>
      </w:r>
      <w:r w:rsidRPr="0036343E">
        <w:rPr>
          <w:b/>
          <w:bCs/>
          <w:color w:val="C00000"/>
        </w:rPr>
        <w:t xml:space="preserve">540CNT </w:t>
      </w:r>
      <w:r>
        <w:rPr>
          <w:b/>
          <w:bCs/>
          <w:color w:val="0070C0"/>
        </w:rPr>
        <w:t xml:space="preserve">(moderate 543CH4), </w:t>
      </w:r>
      <w:r w:rsidRPr="0061425A">
        <w:rPr>
          <w:b/>
          <w:bCs/>
          <w:color w:val="C00000"/>
        </w:rPr>
        <w:t xml:space="preserve">550GRN </w:t>
      </w:r>
      <w:r>
        <w:rPr>
          <w:b/>
          <w:bCs/>
          <w:color w:val="0070C0"/>
        </w:rPr>
        <w:t xml:space="preserve">(WB Green), </w:t>
      </w:r>
      <w:r w:rsidRPr="0061425A">
        <w:rPr>
          <w:b/>
          <w:bCs/>
          <w:color w:val="C00000"/>
        </w:rPr>
        <w:t xml:space="preserve">650RED </w:t>
      </w:r>
      <w:r>
        <w:rPr>
          <w:b/>
          <w:bCs/>
          <w:color w:val="0070C0"/>
        </w:rPr>
        <w:t xml:space="preserve">(WB Red), </w:t>
      </w:r>
      <w:r w:rsidRPr="0036343E">
        <w:rPr>
          <w:b/>
          <w:bCs/>
          <w:color w:val="C00000"/>
        </w:rPr>
        <w:t xml:space="preserve">672SII </w:t>
      </w:r>
      <w:r>
        <w:rPr>
          <w:b/>
          <w:bCs/>
          <w:color w:val="0070C0"/>
        </w:rPr>
        <w:t xml:space="preserve">(weak 668CH4), </w:t>
      </w:r>
      <w:r w:rsidRPr="0036343E">
        <w:rPr>
          <w:b/>
          <w:bCs/>
          <w:color w:val="C00000"/>
        </w:rPr>
        <w:t xml:space="preserve">685NIR </w:t>
      </w:r>
      <w:r>
        <w:rPr>
          <w:b/>
          <w:bCs/>
          <w:color w:val="0070C0"/>
        </w:rPr>
        <w:t>(reference)</w:t>
      </w:r>
    </w:p>
    <w:p w14:paraId="29A3C0F9" w14:textId="77777777" w:rsidR="00832AF9" w:rsidRPr="00832AF9" w:rsidRDefault="00832AF9" w:rsidP="002A7F5A">
      <w:pPr>
        <w:pStyle w:val="ListParagraph"/>
        <w:numPr>
          <w:ilvl w:val="3"/>
          <w:numId w:val="87"/>
        </w:numPr>
      </w:pPr>
      <w:r w:rsidRPr="00832AF9">
        <w:rPr>
          <w:b/>
          <w:bCs/>
        </w:rPr>
        <w:t>ST2000XM</w:t>
      </w:r>
      <w:r w:rsidRPr="00832AF9">
        <w:t xml:space="preserve"> experiment with filters, absorption, and color slopes (ASI120MM and </w:t>
      </w:r>
      <w:r w:rsidRPr="00832AF9">
        <w:rPr>
          <w:i/>
        </w:rPr>
        <w:t xml:space="preserve">maybe </w:t>
      </w:r>
      <w:r w:rsidRPr="00832AF9">
        <w:t xml:space="preserve">ST2000XM) </w: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 </w:instrTex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DATA </w:instrText>
      </w:r>
      <w:r w:rsidRPr="00832AF9">
        <w:fldChar w:fldCharType="end"/>
      </w:r>
      <w:r w:rsidRPr="00832AF9">
        <w:fldChar w:fldCharType="separate"/>
      </w:r>
      <w:r w:rsidRPr="00832AF9">
        <w:rPr>
          <w:noProof/>
        </w:rPr>
        <w:t>[</w:t>
      </w:r>
      <w:r w:rsidRPr="00832AF9">
        <w:rPr>
          <w:i/>
          <w:noProof/>
        </w:rPr>
        <w:t>Mendikoa et al.</w:t>
      </w:r>
      <w:r w:rsidRPr="00832AF9">
        <w:rPr>
          <w:noProof/>
        </w:rPr>
        <w:t xml:space="preserve">, 2017; </w:t>
      </w:r>
      <w:r w:rsidRPr="00832AF9">
        <w:rPr>
          <w:i/>
          <w:noProof/>
        </w:rPr>
        <w:t>Ordonez-Etxeberria et al.</w:t>
      </w:r>
      <w:r w:rsidRPr="00832AF9">
        <w:rPr>
          <w:noProof/>
        </w:rPr>
        <w:t>, 2016]</w:t>
      </w:r>
      <w:r w:rsidRPr="00832AF9">
        <w:fldChar w:fldCharType="end"/>
      </w:r>
    </w:p>
    <w:p w14:paraId="4664A0E3" w14:textId="77777777" w:rsidR="00832AF9" w:rsidRPr="00832AF9" w:rsidRDefault="00832AF9" w:rsidP="002A7F5A">
      <w:pPr>
        <w:pStyle w:val="ListParagraph"/>
        <w:numPr>
          <w:ilvl w:val="4"/>
          <w:numId w:val="87"/>
        </w:numPr>
      </w:pPr>
      <w:r w:rsidRPr="00832AF9">
        <w:lastRenderedPageBreak/>
        <w:t>Do 467HeII (continuum), 486HIB (CH4), 501OIII (continuum) and GRN540 (CH4) in the blue with 685NIR for reference</w:t>
      </w:r>
    </w:p>
    <w:p w14:paraId="1D7D0354" w14:textId="77777777" w:rsidR="00832AF9" w:rsidRPr="00832AF9" w:rsidRDefault="00832AF9" w:rsidP="002A7F5A">
      <w:pPr>
        <w:pStyle w:val="ListParagraph"/>
        <w:numPr>
          <w:ilvl w:val="4"/>
          <w:numId w:val="87"/>
        </w:numPr>
      </w:pPr>
      <w:r w:rsidRPr="00832AF9">
        <w:t>656HIA (CH4 slope), 671SII (CH4 668 band center), 889CH4 (moons), and 940NIRwith 685NIR for reference</w:t>
      </w:r>
    </w:p>
    <w:p w14:paraId="623F97C1" w14:textId="77777777" w:rsidR="000C1D74" w:rsidRPr="00832AF9" w:rsidRDefault="000C1D74" w:rsidP="00535CA6">
      <w:pPr>
        <w:pStyle w:val="ListParagraph"/>
        <w:numPr>
          <w:ilvl w:val="3"/>
          <w:numId w:val="82"/>
        </w:numPr>
      </w:pPr>
      <w:r w:rsidRPr="00832AF9">
        <w:t>Moon imaging</w:t>
      </w:r>
    </w:p>
    <w:p w14:paraId="3CADA2D3" w14:textId="1B25E47B" w:rsidR="000C1D74" w:rsidRPr="00832AF9" w:rsidRDefault="000C1D74" w:rsidP="00535CA6">
      <w:pPr>
        <w:pStyle w:val="ListParagraph"/>
        <w:numPr>
          <w:ilvl w:val="4"/>
          <w:numId w:val="83"/>
        </w:numPr>
      </w:pPr>
      <w:r w:rsidRPr="00832AF9">
        <w:t xml:space="preserve">Try to capture all five moons, may need to use 889CH4 to </w:t>
      </w:r>
      <w:r w:rsidR="00535CA6" w:rsidRPr="00832AF9">
        <w:t>reduce glare from Uranus</w:t>
      </w:r>
    </w:p>
    <w:p w14:paraId="6C4C5F14" w14:textId="2DEAD99C" w:rsidR="000C1D74" w:rsidRPr="00832AF9" w:rsidRDefault="00535CA6" w:rsidP="00535CA6">
      <w:pPr>
        <w:pStyle w:val="ListParagraph"/>
        <w:numPr>
          <w:ilvl w:val="4"/>
          <w:numId w:val="84"/>
        </w:numPr>
      </w:pPr>
      <w:r w:rsidRPr="00832AF9">
        <w:t>Moon</w:t>
      </w:r>
      <w:r w:rsidR="000C1D74" w:rsidRPr="00832AF9">
        <w:t xml:space="preserve"> photometry</w:t>
      </w:r>
      <w:r w:rsidRPr="00832AF9">
        <w:t xml:space="preserve"> in a couple of bands</w:t>
      </w:r>
    </w:p>
    <w:p w14:paraId="12F78739" w14:textId="77777777" w:rsidR="00561683" w:rsidRDefault="00561683" w:rsidP="00535CA6">
      <w:pPr>
        <w:pStyle w:val="ListParagraph"/>
        <w:numPr>
          <w:ilvl w:val="0"/>
          <w:numId w:val="77"/>
        </w:numPr>
      </w:pPr>
      <w:r>
        <w:t>Analysis</w:t>
      </w:r>
    </w:p>
    <w:p w14:paraId="3D0B53AC" w14:textId="77777777" w:rsidR="00561683" w:rsidRDefault="00561683" w:rsidP="00561683">
      <w:pPr>
        <w:pStyle w:val="ListParagraph"/>
        <w:numPr>
          <w:ilvl w:val="1"/>
          <w:numId w:val="14"/>
        </w:numPr>
      </w:pPr>
      <w:r>
        <w:t>General code cleanup and consolidation</w:t>
      </w:r>
    </w:p>
    <w:p w14:paraId="7695CFA3" w14:textId="77777777" w:rsidR="00561683" w:rsidRDefault="00561683" w:rsidP="00561683">
      <w:pPr>
        <w:pStyle w:val="ListParagraph"/>
        <w:numPr>
          <w:ilvl w:val="2"/>
          <w:numId w:val="14"/>
        </w:numPr>
      </w:pPr>
      <w:r>
        <w:t>Astrophysical target data codes</w:t>
      </w:r>
    </w:p>
    <w:p w14:paraId="6C4B9E77" w14:textId="77777777" w:rsidR="00561683" w:rsidRDefault="00561683" w:rsidP="00561683">
      <w:pPr>
        <w:pStyle w:val="ListParagraph"/>
        <w:numPr>
          <w:ilvl w:val="2"/>
          <w:numId w:val="14"/>
        </w:numPr>
      </w:pPr>
      <w:r>
        <w:t>Observational metadata codes</w:t>
      </w:r>
    </w:p>
    <w:p w14:paraId="2C0B3DFB" w14:textId="77777777" w:rsidR="00561683" w:rsidRDefault="00561683" w:rsidP="00561683">
      <w:pPr>
        <w:pStyle w:val="ListParagraph"/>
        <w:numPr>
          <w:ilvl w:val="2"/>
          <w:numId w:val="14"/>
        </w:numPr>
      </w:pPr>
      <w:r>
        <w:t>Observational data codes</w:t>
      </w:r>
    </w:p>
    <w:p w14:paraId="46559EAD" w14:textId="77777777" w:rsidR="00561683" w:rsidRDefault="00561683" w:rsidP="00561683">
      <w:pPr>
        <w:pStyle w:val="ListParagraph"/>
        <w:numPr>
          <w:ilvl w:val="2"/>
          <w:numId w:val="14"/>
        </w:numPr>
      </w:pPr>
      <w:r>
        <w:t>Plot setup codes</w:t>
      </w:r>
    </w:p>
    <w:p w14:paraId="5DB51A2E" w14:textId="77777777" w:rsidR="00561683" w:rsidRPr="00B95781" w:rsidRDefault="00561683" w:rsidP="002A7F5A">
      <w:pPr>
        <w:pStyle w:val="ListParagraph"/>
        <w:numPr>
          <w:ilvl w:val="2"/>
          <w:numId w:val="91"/>
        </w:numPr>
        <w:rPr>
          <w:b/>
          <w:bCs/>
        </w:rPr>
      </w:pPr>
      <w:r w:rsidRPr="00B95781">
        <w:rPr>
          <w:b/>
          <w:bCs/>
        </w:rPr>
        <w:t>Start deleting organic spectroscopic and EW codes</w:t>
      </w:r>
    </w:p>
    <w:p w14:paraId="07BA2D8E" w14:textId="77777777" w:rsidR="00561683" w:rsidRDefault="00561683" w:rsidP="002A7F5A">
      <w:pPr>
        <w:pStyle w:val="ListParagraph"/>
        <w:numPr>
          <w:ilvl w:val="1"/>
          <w:numId w:val="90"/>
        </w:numPr>
      </w:pPr>
      <w:r>
        <w:t>Photometry updates</w:t>
      </w:r>
    </w:p>
    <w:p w14:paraId="0C726812" w14:textId="77777777" w:rsidR="00561683" w:rsidRPr="006576C3" w:rsidRDefault="00561683" w:rsidP="002A7F5A">
      <w:pPr>
        <w:pStyle w:val="ListParagraph"/>
        <w:numPr>
          <w:ilvl w:val="2"/>
          <w:numId w:val="89"/>
        </w:numPr>
        <w:rPr>
          <w:b/>
        </w:rPr>
      </w:pPr>
      <w:r w:rsidRPr="006576C3">
        <w:rPr>
          <w:b/>
        </w:rPr>
        <w:t>Numeric output</w:t>
      </w:r>
    </w:p>
    <w:p w14:paraId="1C0F38F5" w14:textId="77777777" w:rsidR="00561683" w:rsidRDefault="00561683" w:rsidP="002A7F5A">
      <w:pPr>
        <w:pStyle w:val="ListParagraph"/>
        <w:numPr>
          <w:ilvl w:val="2"/>
          <w:numId w:val="89"/>
        </w:numPr>
      </w:pPr>
      <w:r>
        <w:t>Catalog data input</w:t>
      </w:r>
    </w:p>
    <w:p w14:paraId="0F08CE3F" w14:textId="77777777" w:rsidR="00561683" w:rsidRDefault="00561683" w:rsidP="002A7F5A">
      <w:pPr>
        <w:pStyle w:val="ListParagraph"/>
        <w:numPr>
          <w:ilvl w:val="2"/>
          <w:numId w:val="89"/>
        </w:numPr>
      </w:pPr>
      <w:r>
        <w:t>Response and transformation to standard filters</w:t>
      </w:r>
    </w:p>
    <w:p w14:paraId="5FDD060D" w14:textId="77777777" w:rsidR="00561683" w:rsidRDefault="00561683" w:rsidP="002A7F5A">
      <w:pPr>
        <w:pStyle w:val="ListParagraph"/>
        <w:numPr>
          <w:ilvl w:val="2"/>
          <w:numId w:val="89"/>
        </w:numPr>
      </w:pPr>
      <w:r>
        <w:t>Variable stars and time series plots</w:t>
      </w:r>
    </w:p>
    <w:p w14:paraId="3D3DFF48" w14:textId="77777777" w:rsidR="00561683" w:rsidRDefault="00561683" w:rsidP="002A7F5A">
      <w:pPr>
        <w:pStyle w:val="ListParagraph"/>
        <w:numPr>
          <w:ilvl w:val="2"/>
          <w:numId w:val="89"/>
        </w:numPr>
      </w:pPr>
      <w:r>
        <w:t>Blackbody fit and Wein’s law temperature</w:t>
      </w:r>
    </w:p>
    <w:p w14:paraId="0E774FD7" w14:textId="77777777" w:rsidR="00561683" w:rsidRDefault="00561683" w:rsidP="002A7F5A">
      <w:pPr>
        <w:pStyle w:val="ListParagraph"/>
        <w:numPr>
          <w:ilvl w:val="1"/>
          <w:numId w:val="99"/>
        </w:numPr>
      </w:pPr>
      <w:r>
        <w:t>Spectroscopy updates</w:t>
      </w:r>
    </w:p>
    <w:p w14:paraId="123EA70D" w14:textId="0963E996" w:rsidR="00561683" w:rsidRPr="00B95781" w:rsidRDefault="00561683" w:rsidP="002A7F5A">
      <w:pPr>
        <w:pStyle w:val="ListParagraph"/>
        <w:numPr>
          <w:ilvl w:val="2"/>
          <w:numId w:val="88"/>
        </w:numPr>
        <w:rPr>
          <w:b/>
          <w:bCs/>
        </w:rPr>
      </w:pPr>
      <w:r w:rsidRPr="00B95781">
        <w:rPr>
          <w:b/>
          <w:bCs/>
        </w:rPr>
        <w:t>Make codes, including Vega</w:t>
      </w:r>
      <w:r w:rsidR="00B95781" w:rsidRPr="00B95781">
        <w:rPr>
          <w:b/>
          <w:bCs/>
        </w:rPr>
        <w:t xml:space="preserve"> and M57</w:t>
      </w:r>
      <w:r w:rsidRPr="00B95781">
        <w:rPr>
          <w:b/>
          <w:bCs/>
        </w:rPr>
        <w:t>, more generic</w:t>
      </w:r>
    </w:p>
    <w:p w14:paraId="089B5D31" w14:textId="77777777" w:rsidR="00561683" w:rsidRPr="006576C3" w:rsidRDefault="00561683" w:rsidP="002A7F5A">
      <w:pPr>
        <w:pStyle w:val="ListParagraph"/>
        <w:numPr>
          <w:ilvl w:val="2"/>
          <w:numId w:val="88"/>
        </w:numPr>
        <w:rPr>
          <w:b/>
        </w:rPr>
      </w:pPr>
      <w:r w:rsidRPr="006576C3">
        <w:rPr>
          <w:b/>
        </w:rPr>
        <w:t>Blackbody fit and Wein’s law temperature (new code)</w:t>
      </w:r>
    </w:p>
    <w:p w14:paraId="4B52CE82" w14:textId="77777777" w:rsidR="00561683" w:rsidRDefault="00561683" w:rsidP="002A7F5A">
      <w:pPr>
        <w:pStyle w:val="ListParagraph"/>
        <w:numPr>
          <w:ilvl w:val="2"/>
          <w:numId w:val="88"/>
        </w:numPr>
      </w:pPr>
      <w:r>
        <w:t>Spline fit for normalization (create class or generic routine)</w:t>
      </w:r>
    </w:p>
    <w:p w14:paraId="42C9236C" w14:textId="77777777" w:rsidR="00561683" w:rsidRDefault="00561683" w:rsidP="002A7F5A">
      <w:pPr>
        <w:pStyle w:val="ListParagraph"/>
        <w:numPr>
          <w:ilvl w:val="2"/>
          <w:numId w:val="88"/>
        </w:numPr>
      </w:pPr>
      <w:r>
        <w:t xml:space="preserve">Integration into EW </w:t>
      </w:r>
      <w:proofErr w:type="spellStart"/>
      <w:r>
        <w:t>Utils</w:t>
      </w:r>
      <w:proofErr w:type="spellEnd"/>
    </w:p>
    <w:p w14:paraId="3960CA0A" w14:textId="77777777" w:rsidR="00561683" w:rsidRPr="006576C3" w:rsidRDefault="00561683" w:rsidP="002A7F5A">
      <w:pPr>
        <w:pStyle w:val="ListParagraph"/>
        <w:numPr>
          <w:ilvl w:val="2"/>
          <w:numId w:val="88"/>
        </w:numPr>
        <w:rPr>
          <w:b/>
        </w:rPr>
      </w:pPr>
      <w:r w:rsidRPr="006576C3">
        <w:rPr>
          <w:b/>
        </w:rPr>
        <w:t>Line-based temperatures (H I and Na II)</w:t>
      </w:r>
    </w:p>
    <w:p w14:paraId="5133B960" w14:textId="77777777" w:rsidR="00561683" w:rsidRDefault="00561683" w:rsidP="002A7F5A">
      <w:pPr>
        <w:pStyle w:val="ListParagraph"/>
        <w:numPr>
          <w:ilvl w:val="2"/>
          <w:numId w:val="88"/>
        </w:numPr>
      </w:pPr>
      <w:r>
        <w:t>Consolidate EW plotting codes, e.g., EW vs line strength or N vs line strength (Jupiter and Vega…)</w:t>
      </w:r>
    </w:p>
    <w:p w14:paraId="485B6640" w14:textId="77777777" w:rsidR="00561683" w:rsidRDefault="00561683" w:rsidP="002A7F5A">
      <w:pPr>
        <w:pStyle w:val="ListParagraph"/>
        <w:numPr>
          <w:ilvl w:val="2"/>
          <w:numId w:val="88"/>
        </w:numPr>
      </w:pPr>
      <w:r>
        <w:t>Balmer thermometer?</w:t>
      </w:r>
    </w:p>
    <w:p w14:paraId="756E7EF0" w14:textId="77777777" w:rsidR="00561683" w:rsidRDefault="00561683" w:rsidP="002A7F5A">
      <w:pPr>
        <w:pStyle w:val="ListParagraph"/>
        <w:numPr>
          <w:ilvl w:val="1"/>
          <w:numId w:val="97"/>
        </w:numPr>
      </w:pPr>
      <w:r>
        <w:t>Jupiter spectroscopy and atmospheric vertical modeling – need to wrap up analysis at a clearly documented stopping point.</w:t>
      </w:r>
    </w:p>
    <w:p w14:paraId="2B08A74A" w14:textId="77777777" w:rsidR="00561683" w:rsidRDefault="00561683" w:rsidP="002A7F5A">
      <w:pPr>
        <w:pStyle w:val="ListParagraph"/>
        <w:numPr>
          <w:ilvl w:val="1"/>
          <w:numId w:val="98"/>
        </w:numPr>
      </w:pPr>
      <w:r>
        <w:t>Should figure out what to do with individual star analyses, e.g., Vega, Castor</w:t>
      </w:r>
    </w:p>
    <w:p w14:paraId="06067D28" w14:textId="77777777" w:rsidR="00561683" w:rsidRDefault="00561683" w:rsidP="002A7F5A">
      <w:pPr>
        <w:pStyle w:val="ListParagraph"/>
        <w:numPr>
          <w:ilvl w:val="1"/>
          <w:numId w:val="92"/>
        </w:numPr>
      </w:pPr>
      <w:r>
        <w:t xml:space="preserve">Galaxy composition gradient analysis </w:t>
      </w:r>
    </w:p>
    <w:p w14:paraId="41FC0EA5" w14:textId="77777777" w:rsidR="00561683" w:rsidRDefault="00561683" w:rsidP="002A7F5A">
      <w:pPr>
        <w:pStyle w:val="ListParagraph"/>
        <w:numPr>
          <w:ilvl w:val="2"/>
          <w:numId w:val="93"/>
        </w:numPr>
      </w:pPr>
      <w:r>
        <w:t xml:space="preserve">M31 Multispectral Analysis </w:t>
      </w:r>
      <w:r w:rsidRPr="00D81361">
        <w:rPr>
          <w:i/>
        </w:rPr>
        <w:t>ala</w:t>
      </w:r>
      <w:r>
        <w:t xml:space="preserve"> M33, M81, M101 etc.</w:t>
      </w:r>
    </w:p>
    <w:p w14:paraId="7DCAA2BC" w14:textId="77777777" w:rsidR="00561683" w:rsidRDefault="00561683" w:rsidP="002A7F5A">
      <w:pPr>
        <w:pStyle w:val="ListParagraph"/>
        <w:numPr>
          <w:ilvl w:val="2"/>
          <w:numId w:val="93"/>
        </w:numPr>
      </w:pPr>
      <w:r>
        <w:t>Update M81 analysis with new narrowband data</w:t>
      </w:r>
    </w:p>
    <w:p w14:paraId="61D1FB7C" w14:textId="77777777" w:rsidR="00561683" w:rsidRDefault="00561683" w:rsidP="002A7F5A">
      <w:pPr>
        <w:pStyle w:val="ListParagraph"/>
        <w:numPr>
          <w:ilvl w:val="1"/>
          <w:numId w:val="94"/>
        </w:numPr>
      </w:pPr>
      <w:r>
        <w:t>Solar Eclipse Movies, ratio analysis, etc.</w:t>
      </w:r>
    </w:p>
    <w:p w14:paraId="4FA9A12F" w14:textId="77777777" w:rsidR="00561683" w:rsidRDefault="00561683" w:rsidP="002A7F5A">
      <w:pPr>
        <w:pStyle w:val="ListParagraph"/>
        <w:numPr>
          <w:ilvl w:val="1"/>
          <w:numId w:val="95"/>
        </w:numPr>
      </w:pPr>
      <w:r>
        <w:t>Questions for OPT</w:t>
      </w:r>
    </w:p>
    <w:p w14:paraId="39995972" w14:textId="77777777" w:rsidR="00561683" w:rsidRDefault="00561683" w:rsidP="002A7F5A">
      <w:pPr>
        <w:pStyle w:val="ListParagraph"/>
        <w:numPr>
          <w:ilvl w:val="2"/>
          <w:numId w:val="96"/>
        </w:numPr>
      </w:pPr>
      <w:proofErr w:type="spellStart"/>
      <w:r>
        <w:t>GoTo</w:t>
      </w:r>
      <w:proofErr w:type="spellEnd"/>
      <w:r>
        <w:t xml:space="preserve"> Mounts</w:t>
      </w:r>
    </w:p>
    <w:p w14:paraId="4B094E4B" w14:textId="77777777" w:rsidR="00561683" w:rsidRDefault="00561683" w:rsidP="002A7F5A">
      <w:pPr>
        <w:pStyle w:val="ListParagraph"/>
        <w:numPr>
          <w:ilvl w:val="2"/>
          <w:numId w:val="96"/>
        </w:numPr>
      </w:pPr>
      <w:r>
        <w:t>Motorized Focuser</w:t>
      </w:r>
    </w:p>
    <w:p w14:paraId="462E15D4" w14:textId="77777777" w:rsidR="00561683" w:rsidRDefault="00561683" w:rsidP="000F7FBF">
      <w:pPr>
        <w:rPr>
          <w:lang w:bidi="ar-SA"/>
        </w:rPr>
      </w:pPr>
    </w:p>
    <w:p w14:paraId="72ECAB87" w14:textId="77777777" w:rsidR="00476522" w:rsidRDefault="00476522" w:rsidP="000F7FBF">
      <w:pPr>
        <w:rPr>
          <w:lang w:bidi="ar-SA"/>
        </w:rPr>
      </w:pPr>
    </w:p>
    <w:p w14:paraId="759BC9DE" w14:textId="77777777" w:rsidR="002A7F5A" w:rsidRDefault="002A7F5A">
      <w:pPr>
        <w:rPr>
          <w:rFonts w:cs="Arial"/>
          <w:b/>
          <w:bCs/>
          <w:sz w:val="26"/>
          <w:szCs w:val="26"/>
          <w:lang w:bidi="ar-SA"/>
        </w:rPr>
      </w:pPr>
      <w:r>
        <w:br w:type="page"/>
      </w:r>
    </w:p>
    <w:p w14:paraId="218C8170" w14:textId="182E0FC1" w:rsidR="00D36D40" w:rsidRDefault="00D36D40" w:rsidP="00D36D40">
      <w:pPr>
        <w:pStyle w:val="Heading2"/>
      </w:pPr>
      <w:r>
        <w:lastRenderedPageBreak/>
        <w:t>November</w:t>
      </w:r>
    </w:p>
    <w:p w14:paraId="648F853D" w14:textId="2A628B73" w:rsidR="00E87115" w:rsidRDefault="00E87115" w:rsidP="00E87115">
      <w:pPr>
        <w:pStyle w:val="Heading3"/>
      </w:pPr>
      <w:r>
        <w:t>2019-Nov-09 (Nov-10 UT) M57 &amp; NGC 6826 Narrow Band Images</w:t>
      </w:r>
    </w:p>
    <w:p w14:paraId="70F76B78" w14:textId="56098E68" w:rsidR="00E87115" w:rsidRDefault="00E87115" w:rsidP="00E87115">
      <w:pPr>
        <w:rPr>
          <w:color w:val="808080" w:themeColor="background1" w:themeShade="80"/>
          <w:sz w:val="20"/>
          <w:lang w:bidi="ar-SA"/>
        </w:rPr>
      </w:pPr>
      <w:r>
        <w:rPr>
          <w:color w:val="808080" w:themeColor="background1" w:themeShade="80"/>
          <w:sz w:val="20"/>
          <w:lang w:bidi="ar-SA"/>
        </w:rPr>
        <w:t>Last Updated 11/11/2019</w:t>
      </w:r>
    </w:p>
    <w:p w14:paraId="5EE2D387" w14:textId="77777777" w:rsidR="00E87115" w:rsidRDefault="00E87115" w:rsidP="00E87115"/>
    <w:p w14:paraId="1FAA9B11" w14:textId="77777777" w:rsidR="00E87115" w:rsidRDefault="00E87115" w:rsidP="00E87115">
      <w:r>
        <w:t>Transparency was 4/5 and seeing was 3/5.  I did a good polar alignment and tracking was quite good. I extended my snapshots from 5 to 10 seconds, but probably could have gone unguided for 20 or even 30 seconds.</w:t>
      </w:r>
    </w:p>
    <w:p w14:paraId="349117FC" w14:textId="77777777" w:rsidR="001E0D5E" w:rsidRDefault="00E87115" w:rsidP="00E87115">
      <w:r>
        <w:t xml:space="preserve"> </w:t>
      </w:r>
    </w:p>
    <w:p w14:paraId="095FFCEC" w14:textId="77777777" w:rsidR="001E0D5E" w:rsidRDefault="001E0D5E" w:rsidP="00E87115"/>
    <w:p w14:paraId="28D07E52" w14:textId="77777777" w:rsidR="001E0D5E" w:rsidRDefault="001E0D5E" w:rsidP="00E87115">
      <w:pPr>
        <w:rPr>
          <w:lang w:bidi="ar-SA"/>
        </w:rPr>
      </w:pPr>
      <w:r>
        <w:rPr>
          <w:noProof/>
        </w:rPr>
        <w:drawing>
          <wp:inline distT="0" distB="0" distL="0" distR="0" wp14:anchorId="7B9B158C" wp14:editId="63DCDC8A">
            <wp:extent cx="4039870" cy="4144010"/>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039870" cy="4144010"/>
                    </a:xfrm>
                    <a:prstGeom prst="rect">
                      <a:avLst/>
                    </a:prstGeom>
                    <a:noFill/>
                    <a:ln>
                      <a:noFill/>
                    </a:ln>
                  </pic:spPr>
                </pic:pic>
              </a:graphicData>
            </a:graphic>
          </wp:inline>
        </w:drawing>
      </w:r>
    </w:p>
    <w:p w14:paraId="674EACC1" w14:textId="77777777" w:rsidR="001E0D5E" w:rsidRDefault="001E0D5E" w:rsidP="00E87115">
      <w:pPr>
        <w:rPr>
          <w:lang w:bidi="ar-SA"/>
        </w:rPr>
      </w:pPr>
      <w:r w:rsidRPr="001E0D5E">
        <w:rPr>
          <w:lang w:bidi="ar-SA"/>
        </w:rPr>
        <w:t>M57-2800mm-20191110UT-NarrowBand-3x3arcmin-2x2.PNG</w:t>
      </w:r>
    </w:p>
    <w:p w14:paraId="0BEFD17E" w14:textId="77777777" w:rsidR="00CD2844" w:rsidRDefault="00CD2844" w:rsidP="00E87115">
      <w:pPr>
        <w:rPr>
          <w:lang w:bidi="ar-SA"/>
        </w:rPr>
      </w:pPr>
    </w:p>
    <w:p w14:paraId="04679ED8" w14:textId="77777777" w:rsidR="00CD2844" w:rsidRDefault="00CD2844" w:rsidP="00E87115">
      <w:pPr>
        <w:rPr>
          <w:lang w:bidi="ar-SA"/>
        </w:rPr>
      </w:pPr>
    </w:p>
    <w:p w14:paraId="7D2E66E7" w14:textId="77777777" w:rsidR="00CD2844" w:rsidRDefault="00CD2844" w:rsidP="00E87115">
      <w:pPr>
        <w:rPr>
          <w:lang w:bidi="ar-SA"/>
        </w:rPr>
      </w:pPr>
      <w:r>
        <w:rPr>
          <w:noProof/>
        </w:rPr>
        <w:lastRenderedPageBreak/>
        <w:drawing>
          <wp:inline distT="0" distB="0" distL="0" distR="0" wp14:anchorId="33F51CE6" wp14:editId="205FA371">
            <wp:extent cx="4023360" cy="407987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023360" cy="4079875"/>
                    </a:xfrm>
                    <a:prstGeom prst="rect">
                      <a:avLst/>
                    </a:prstGeom>
                    <a:noFill/>
                    <a:ln>
                      <a:noFill/>
                    </a:ln>
                  </pic:spPr>
                </pic:pic>
              </a:graphicData>
            </a:graphic>
          </wp:inline>
        </w:drawing>
      </w:r>
      <w:r>
        <w:rPr>
          <w:lang w:bidi="ar-SA"/>
        </w:rPr>
        <w:t xml:space="preserve"> </w:t>
      </w:r>
    </w:p>
    <w:p w14:paraId="1D03173B" w14:textId="660F5C83" w:rsidR="000F7FBF" w:rsidRDefault="00CD2844" w:rsidP="00E87115">
      <w:pPr>
        <w:rPr>
          <w:rFonts w:ascii="Arial" w:hAnsi="Arial" w:cs="Arial"/>
          <w:b/>
          <w:bCs/>
          <w:i/>
          <w:iCs/>
          <w:sz w:val="28"/>
          <w:szCs w:val="28"/>
          <w:lang w:bidi="ar-SA"/>
        </w:rPr>
      </w:pPr>
      <w:r w:rsidRPr="00CD2844">
        <w:rPr>
          <w:lang w:bidi="ar-SA"/>
        </w:rPr>
        <w:t xml:space="preserve">NGC6826-2800mm-20191110UT-NarrowBand-90x90arcsec-2x2.PNG </w:t>
      </w:r>
      <w:r w:rsidR="000F7FBF">
        <w:rPr>
          <w:lang w:bidi="ar-SA"/>
        </w:rPr>
        <w:br w:type="page"/>
      </w:r>
    </w:p>
    <w:p w14:paraId="521D5505" w14:textId="238E1688" w:rsidR="00AE2570" w:rsidRDefault="00AE2570" w:rsidP="00940B67">
      <w:pPr>
        <w:pStyle w:val="Heading2"/>
        <w:rPr>
          <w:lang w:bidi="ar-SA"/>
        </w:rPr>
      </w:pPr>
      <w:r>
        <w:rPr>
          <w:lang w:bidi="ar-SA"/>
        </w:rPr>
        <w:lastRenderedPageBreak/>
        <w:t>References</w:t>
      </w:r>
      <w:bookmarkEnd w:id="17"/>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6"/>
      <w:footerReference w:type="even" r:id="rId227"/>
      <w:footerReference w:type="default" r:id="rId2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5FBF" w14:textId="77777777" w:rsidR="007F46C6" w:rsidRDefault="007F46C6">
      <w:r>
        <w:separator/>
      </w:r>
    </w:p>
  </w:endnote>
  <w:endnote w:type="continuationSeparator" w:id="0">
    <w:p w14:paraId="63E61F4B" w14:textId="77777777" w:rsidR="007F46C6" w:rsidRDefault="007F46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AAE" w14:textId="77777777" w:rsidR="007F46C6" w:rsidRDefault="007F46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7F46C6" w:rsidRDefault="007F46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1B6E1" w14:textId="64780727" w:rsidR="007F46C6" w:rsidRDefault="007F46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7F46C6" w:rsidRDefault="007F46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0EDD5" w14:textId="77777777" w:rsidR="007F46C6" w:rsidRDefault="007F46C6">
      <w:r>
        <w:separator/>
      </w:r>
    </w:p>
  </w:footnote>
  <w:footnote w:type="continuationSeparator" w:id="0">
    <w:p w14:paraId="3A4E2ADF" w14:textId="77777777" w:rsidR="007F46C6" w:rsidRDefault="007F46C6">
      <w:r>
        <w:continuationSeparator/>
      </w:r>
    </w:p>
  </w:footnote>
  <w:footnote w:id="1">
    <w:p w14:paraId="6D600013" w14:textId="34F53648" w:rsidR="007F46C6" w:rsidRDefault="007F46C6">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A5EC8" w14:textId="2F6259E9" w:rsidR="007F46C6" w:rsidRDefault="007F46C6">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2D0830">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2/10/2020</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w:t>
    </w:r>
    <w:proofErr w:type="gramStart"/>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mm:ss</w:t>
    </w:r>
    <w:proofErr w:type="gramEnd"/>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17BB6"/>
    <w:multiLevelType w:val="hybridMultilevel"/>
    <w:tmpl w:val="6C6AB8D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D36278"/>
    <w:multiLevelType w:val="hybridMultilevel"/>
    <w:tmpl w:val="E1D4231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0E4"/>
    <w:multiLevelType w:val="hybridMultilevel"/>
    <w:tmpl w:val="A29C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692570"/>
    <w:multiLevelType w:val="hybridMultilevel"/>
    <w:tmpl w:val="C4C8D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C158E5"/>
    <w:multiLevelType w:val="hybridMultilevel"/>
    <w:tmpl w:val="2FD0903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913B1C"/>
    <w:multiLevelType w:val="hybridMultilevel"/>
    <w:tmpl w:val="B0B6A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C72E11"/>
    <w:multiLevelType w:val="hybridMultilevel"/>
    <w:tmpl w:val="1BD88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E3C2A"/>
    <w:multiLevelType w:val="hybridMultilevel"/>
    <w:tmpl w:val="D3DE9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50248F"/>
    <w:multiLevelType w:val="hybridMultilevel"/>
    <w:tmpl w:val="3650141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9C51F8"/>
    <w:multiLevelType w:val="hybridMultilevel"/>
    <w:tmpl w:val="96D29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D83851"/>
    <w:multiLevelType w:val="hybridMultilevel"/>
    <w:tmpl w:val="5240E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3E79A8"/>
    <w:multiLevelType w:val="hybridMultilevel"/>
    <w:tmpl w:val="EBEA3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9034EC"/>
    <w:multiLevelType w:val="hybridMultilevel"/>
    <w:tmpl w:val="E2405C1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923F31"/>
    <w:multiLevelType w:val="hybridMultilevel"/>
    <w:tmpl w:val="E8BC19E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9D7AAB"/>
    <w:multiLevelType w:val="hybridMultilevel"/>
    <w:tmpl w:val="68201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6752FF"/>
    <w:multiLevelType w:val="hybridMultilevel"/>
    <w:tmpl w:val="83A8391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7E1821"/>
    <w:multiLevelType w:val="hybridMultilevel"/>
    <w:tmpl w:val="A3E05F3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922C1"/>
    <w:multiLevelType w:val="hybridMultilevel"/>
    <w:tmpl w:val="FE0EE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F80880">
      <w:start w:val="1"/>
      <w:numFmt w:val="bullet"/>
      <w:lvlText w:val=""/>
      <w:lvlJc w:val="left"/>
      <w:pPr>
        <w:ind w:left="2160" w:hanging="360"/>
      </w:pPr>
      <w:rPr>
        <w:rFonts w:ascii="Wingdings 2" w:hAnsi="Wingdings 2"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CF1B10"/>
    <w:multiLevelType w:val="hybridMultilevel"/>
    <w:tmpl w:val="C388C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B740C3"/>
    <w:multiLevelType w:val="hybridMultilevel"/>
    <w:tmpl w:val="7AFCB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791F42"/>
    <w:multiLevelType w:val="hybridMultilevel"/>
    <w:tmpl w:val="E1E6B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B7609EF"/>
    <w:multiLevelType w:val="hybridMultilevel"/>
    <w:tmpl w:val="7E065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1A7740"/>
    <w:multiLevelType w:val="hybridMultilevel"/>
    <w:tmpl w:val="344E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DFC4983"/>
    <w:multiLevelType w:val="hybridMultilevel"/>
    <w:tmpl w:val="CD14F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D61FC"/>
    <w:multiLevelType w:val="hybridMultilevel"/>
    <w:tmpl w:val="BAB2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7A134D"/>
    <w:multiLevelType w:val="hybridMultilevel"/>
    <w:tmpl w:val="68308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E248F1"/>
    <w:multiLevelType w:val="hybridMultilevel"/>
    <w:tmpl w:val="02E0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86375C5"/>
    <w:multiLevelType w:val="hybridMultilevel"/>
    <w:tmpl w:val="7B2003E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994C78"/>
    <w:multiLevelType w:val="hybridMultilevel"/>
    <w:tmpl w:val="C0ECA62E"/>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2A5857"/>
    <w:multiLevelType w:val="hybridMultilevel"/>
    <w:tmpl w:val="1E0C20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86E782B"/>
    <w:multiLevelType w:val="hybridMultilevel"/>
    <w:tmpl w:val="C7083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DEB427A8">
      <w:start w:val="1"/>
      <w:numFmt w:val="bullet"/>
      <w:lvlText w:val="¤"/>
      <w:lvlJc w:val="left"/>
      <w:pPr>
        <w:ind w:left="3600" w:hanging="360"/>
      </w:pPr>
      <w:rPr>
        <w:rFonts w:ascii="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8B87D20"/>
    <w:multiLevelType w:val="hybridMultilevel"/>
    <w:tmpl w:val="1C820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0F7CD5"/>
    <w:multiLevelType w:val="hybridMultilevel"/>
    <w:tmpl w:val="82324F4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1F690A"/>
    <w:multiLevelType w:val="hybridMultilevel"/>
    <w:tmpl w:val="DBDE9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5A7FE3"/>
    <w:multiLevelType w:val="hybridMultilevel"/>
    <w:tmpl w:val="DF6CD2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C556DE"/>
    <w:multiLevelType w:val="hybridMultilevel"/>
    <w:tmpl w:val="A2704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6030380"/>
    <w:multiLevelType w:val="hybridMultilevel"/>
    <w:tmpl w:val="C48A8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68F6981"/>
    <w:multiLevelType w:val="hybridMultilevel"/>
    <w:tmpl w:val="9E860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992BBC"/>
    <w:multiLevelType w:val="hybridMultilevel"/>
    <w:tmpl w:val="63E4905C"/>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A267DB"/>
    <w:multiLevelType w:val="hybridMultilevel"/>
    <w:tmpl w:val="FF284BF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9D226CF"/>
    <w:multiLevelType w:val="hybridMultilevel"/>
    <w:tmpl w:val="19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BC736AC"/>
    <w:multiLevelType w:val="hybridMultilevel"/>
    <w:tmpl w:val="53BA9F6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D5721F7"/>
    <w:multiLevelType w:val="hybridMultilevel"/>
    <w:tmpl w:val="4FB44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FC1466A"/>
    <w:multiLevelType w:val="hybridMultilevel"/>
    <w:tmpl w:val="49304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24001"/>
    <w:multiLevelType w:val="hybridMultilevel"/>
    <w:tmpl w:val="37C0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D7F80880">
      <w:start w:val="1"/>
      <w:numFmt w:val="bullet"/>
      <w:lvlText w:val=""/>
      <w:lvlJc w:val="left"/>
      <w:pPr>
        <w:ind w:left="3600" w:hanging="360"/>
      </w:pPr>
      <w:rPr>
        <w:rFonts w:ascii="Wingdings 2" w:hAnsi="Wingdings 2"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9F3A17"/>
    <w:multiLevelType w:val="hybridMultilevel"/>
    <w:tmpl w:val="6EFC1D8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3F4495F"/>
    <w:multiLevelType w:val="hybridMultilevel"/>
    <w:tmpl w:val="EE409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5140EEE"/>
    <w:multiLevelType w:val="hybridMultilevel"/>
    <w:tmpl w:val="D14CCB4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59B2E62"/>
    <w:multiLevelType w:val="hybridMultilevel"/>
    <w:tmpl w:val="5386BBD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76D17AA"/>
    <w:multiLevelType w:val="hybridMultilevel"/>
    <w:tmpl w:val="32E83B2E"/>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29085E"/>
    <w:multiLevelType w:val="hybridMultilevel"/>
    <w:tmpl w:val="5B2036C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D0F2FFC"/>
    <w:multiLevelType w:val="hybridMultilevel"/>
    <w:tmpl w:val="198ED2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C427CE"/>
    <w:multiLevelType w:val="hybridMultilevel"/>
    <w:tmpl w:val="7A744B3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468E4"/>
    <w:multiLevelType w:val="hybridMultilevel"/>
    <w:tmpl w:val="A48AD95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1">
      <w:start w:val="1"/>
      <w:numFmt w:val="bullet"/>
      <w:lvlText w:val=""/>
      <w:lvlJc w:val="left"/>
      <w:pPr>
        <w:ind w:left="2160" w:hanging="360"/>
      </w:pPr>
      <w:rPr>
        <w:rFonts w:ascii="Symbol" w:hAnsi="Symbol"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4714AC"/>
    <w:multiLevelType w:val="hybridMultilevel"/>
    <w:tmpl w:val="8DAC9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F995786"/>
    <w:multiLevelType w:val="hybridMultilevel"/>
    <w:tmpl w:val="F5241CDC"/>
    <w:lvl w:ilvl="0" w:tplc="B51EB3B4">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4"/>
  </w:num>
  <w:num w:numId="2">
    <w:abstractNumId w:val="21"/>
  </w:num>
  <w:num w:numId="3">
    <w:abstractNumId w:val="27"/>
  </w:num>
  <w:num w:numId="4">
    <w:abstractNumId w:val="78"/>
  </w:num>
  <w:num w:numId="5">
    <w:abstractNumId w:val="15"/>
  </w:num>
  <w:num w:numId="6">
    <w:abstractNumId w:val="58"/>
  </w:num>
  <w:num w:numId="7">
    <w:abstractNumId w:val="50"/>
  </w:num>
  <w:num w:numId="8">
    <w:abstractNumId w:val="102"/>
  </w:num>
  <w:num w:numId="9">
    <w:abstractNumId w:val="2"/>
  </w:num>
  <w:num w:numId="10">
    <w:abstractNumId w:val="35"/>
  </w:num>
  <w:num w:numId="11">
    <w:abstractNumId w:val="36"/>
  </w:num>
  <w:num w:numId="12">
    <w:abstractNumId w:val="95"/>
  </w:num>
  <w:num w:numId="13">
    <w:abstractNumId w:val="1"/>
  </w:num>
  <w:num w:numId="14">
    <w:abstractNumId w:val="49"/>
  </w:num>
  <w:num w:numId="15">
    <w:abstractNumId w:val="24"/>
  </w:num>
  <w:num w:numId="16">
    <w:abstractNumId w:val="52"/>
  </w:num>
  <w:num w:numId="17">
    <w:abstractNumId w:val="65"/>
  </w:num>
  <w:num w:numId="18">
    <w:abstractNumId w:val="48"/>
  </w:num>
  <w:num w:numId="19">
    <w:abstractNumId w:val="92"/>
  </w:num>
  <w:num w:numId="20">
    <w:abstractNumId w:val="59"/>
  </w:num>
  <w:num w:numId="21">
    <w:abstractNumId w:val="4"/>
  </w:num>
  <w:num w:numId="22">
    <w:abstractNumId w:val="101"/>
  </w:num>
  <w:num w:numId="23">
    <w:abstractNumId w:val="51"/>
  </w:num>
  <w:num w:numId="24">
    <w:abstractNumId w:val="63"/>
  </w:num>
  <w:num w:numId="25">
    <w:abstractNumId w:val="16"/>
  </w:num>
  <w:num w:numId="26">
    <w:abstractNumId w:val="44"/>
  </w:num>
  <w:num w:numId="27">
    <w:abstractNumId w:val="67"/>
  </w:num>
  <w:num w:numId="28">
    <w:abstractNumId w:val="97"/>
  </w:num>
  <w:num w:numId="29">
    <w:abstractNumId w:val="40"/>
  </w:num>
  <w:num w:numId="30">
    <w:abstractNumId w:val="76"/>
  </w:num>
  <w:num w:numId="31">
    <w:abstractNumId w:val="38"/>
  </w:num>
  <w:num w:numId="32">
    <w:abstractNumId w:val="90"/>
  </w:num>
  <w:num w:numId="33">
    <w:abstractNumId w:val="0"/>
  </w:num>
  <w:num w:numId="34">
    <w:abstractNumId w:val="64"/>
  </w:num>
  <w:num w:numId="35">
    <w:abstractNumId w:val="89"/>
  </w:num>
  <w:num w:numId="36">
    <w:abstractNumId w:val="31"/>
  </w:num>
  <w:num w:numId="37">
    <w:abstractNumId w:val="28"/>
  </w:num>
  <w:num w:numId="38">
    <w:abstractNumId w:val="66"/>
  </w:num>
  <w:num w:numId="39">
    <w:abstractNumId w:val="62"/>
  </w:num>
  <w:num w:numId="40">
    <w:abstractNumId w:val="20"/>
  </w:num>
  <w:num w:numId="41">
    <w:abstractNumId w:val="96"/>
  </w:num>
  <w:num w:numId="42">
    <w:abstractNumId w:val="81"/>
  </w:num>
  <w:num w:numId="43">
    <w:abstractNumId w:val="77"/>
  </w:num>
  <w:num w:numId="44">
    <w:abstractNumId w:val="45"/>
  </w:num>
  <w:num w:numId="45">
    <w:abstractNumId w:val="22"/>
  </w:num>
  <w:num w:numId="46">
    <w:abstractNumId w:val="100"/>
  </w:num>
  <w:num w:numId="47">
    <w:abstractNumId w:val="86"/>
  </w:num>
  <w:num w:numId="48">
    <w:abstractNumId w:val="23"/>
  </w:num>
  <w:num w:numId="49">
    <w:abstractNumId w:val="11"/>
  </w:num>
  <w:num w:numId="50">
    <w:abstractNumId w:val="99"/>
  </w:num>
  <w:num w:numId="51">
    <w:abstractNumId w:val="80"/>
  </w:num>
  <w:num w:numId="52">
    <w:abstractNumId w:val="83"/>
  </w:num>
  <w:num w:numId="53">
    <w:abstractNumId w:val="6"/>
  </w:num>
  <w:num w:numId="54">
    <w:abstractNumId w:val="43"/>
  </w:num>
  <w:num w:numId="55">
    <w:abstractNumId w:val="39"/>
  </w:num>
  <w:num w:numId="56">
    <w:abstractNumId w:val="14"/>
  </w:num>
  <w:num w:numId="57">
    <w:abstractNumId w:val="79"/>
  </w:num>
  <w:num w:numId="58">
    <w:abstractNumId w:val="33"/>
  </w:num>
  <w:num w:numId="59">
    <w:abstractNumId w:val="42"/>
  </w:num>
  <w:num w:numId="60">
    <w:abstractNumId w:val="32"/>
  </w:num>
  <w:num w:numId="61">
    <w:abstractNumId w:val="12"/>
  </w:num>
  <w:num w:numId="62">
    <w:abstractNumId w:val="68"/>
  </w:num>
  <w:num w:numId="63">
    <w:abstractNumId w:val="7"/>
  </w:num>
  <w:num w:numId="64">
    <w:abstractNumId w:val="55"/>
  </w:num>
  <w:num w:numId="65">
    <w:abstractNumId w:val="9"/>
  </w:num>
  <w:num w:numId="66">
    <w:abstractNumId w:val="60"/>
  </w:num>
  <w:num w:numId="67">
    <w:abstractNumId w:val="10"/>
  </w:num>
  <w:num w:numId="68">
    <w:abstractNumId w:val="37"/>
  </w:num>
  <w:num w:numId="69">
    <w:abstractNumId w:val="46"/>
  </w:num>
  <w:num w:numId="70">
    <w:abstractNumId w:val="57"/>
  </w:num>
  <w:num w:numId="71">
    <w:abstractNumId w:val="8"/>
  </w:num>
  <w:num w:numId="72">
    <w:abstractNumId w:val="84"/>
  </w:num>
  <w:num w:numId="73">
    <w:abstractNumId w:val="103"/>
  </w:num>
  <w:num w:numId="74">
    <w:abstractNumId w:val="34"/>
  </w:num>
  <w:num w:numId="75">
    <w:abstractNumId w:val="54"/>
  </w:num>
  <w:num w:numId="76">
    <w:abstractNumId w:val="18"/>
  </w:num>
  <w:num w:numId="77">
    <w:abstractNumId w:val="56"/>
  </w:num>
  <w:num w:numId="78">
    <w:abstractNumId w:val="26"/>
  </w:num>
  <w:num w:numId="79">
    <w:abstractNumId w:val="75"/>
  </w:num>
  <w:num w:numId="80">
    <w:abstractNumId w:val="47"/>
  </w:num>
  <w:num w:numId="81">
    <w:abstractNumId w:val="69"/>
  </w:num>
  <w:num w:numId="82">
    <w:abstractNumId w:val="70"/>
  </w:num>
  <w:num w:numId="83">
    <w:abstractNumId w:val="41"/>
  </w:num>
  <w:num w:numId="84">
    <w:abstractNumId w:val="73"/>
  </w:num>
  <w:num w:numId="85">
    <w:abstractNumId w:val="71"/>
  </w:num>
  <w:num w:numId="86">
    <w:abstractNumId w:val="13"/>
  </w:num>
  <w:num w:numId="87">
    <w:abstractNumId w:val="17"/>
  </w:num>
  <w:num w:numId="88">
    <w:abstractNumId w:val="29"/>
  </w:num>
  <w:num w:numId="89">
    <w:abstractNumId w:val="74"/>
  </w:num>
  <w:num w:numId="90">
    <w:abstractNumId w:val="91"/>
  </w:num>
  <w:num w:numId="91">
    <w:abstractNumId w:val="3"/>
  </w:num>
  <w:num w:numId="92">
    <w:abstractNumId w:val="85"/>
  </w:num>
  <w:num w:numId="93">
    <w:abstractNumId w:val="53"/>
  </w:num>
  <w:num w:numId="94">
    <w:abstractNumId w:val="30"/>
  </w:num>
  <w:num w:numId="95">
    <w:abstractNumId w:val="87"/>
  </w:num>
  <w:num w:numId="96">
    <w:abstractNumId w:val="19"/>
  </w:num>
  <w:num w:numId="97">
    <w:abstractNumId w:val="61"/>
  </w:num>
  <w:num w:numId="98">
    <w:abstractNumId w:val="88"/>
  </w:num>
  <w:num w:numId="99">
    <w:abstractNumId w:val="5"/>
  </w:num>
  <w:num w:numId="100">
    <w:abstractNumId w:val="98"/>
  </w:num>
  <w:num w:numId="101">
    <w:abstractNumId w:val="93"/>
  </w:num>
  <w:num w:numId="102">
    <w:abstractNumId w:val="72"/>
  </w:num>
  <w:num w:numId="103">
    <w:abstractNumId w:val="82"/>
  </w:num>
  <w:num w:numId="104">
    <w:abstractNumId w:val="25"/>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46081">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17E"/>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33D"/>
    <w:rsid w:val="000F5958"/>
    <w:rsid w:val="000F5B1D"/>
    <w:rsid w:val="000F5E63"/>
    <w:rsid w:val="000F60E9"/>
    <w:rsid w:val="000F6132"/>
    <w:rsid w:val="000F6501"/>
    <w:rsid w:val="000F6B67"/>
    <w:rsid w:val="000F6CA8"/>
    <w:rsid w:val="000F6E60"/>
    <w:rsid w:val="000F757B"/>
    <w:rsid w:val="000F7FBF"/>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53EC"/>
    <w:rsid w:val="001464FE"/>
    <w:rsid w:val="0014676A"/>
    <w:rsid w:val="00146AEE"/>
    <w:rsid w:val="00146D1A"/>
    <w:rsid w:val="00146EA6"/>
    <w:rsid w:val="00146F52"/>
    <w:rsid w:val="00147404"/>
    <w:rsid w:val="00147F39"/>
    <w:rsid w:val="00150752"/>
    <w:rsid w:val="001515E6"/>
    <w:rsid w:val="0015188C"/>
    <w:rsid w:val="00151C79"/>
    <w:rsid w:val="00152885"/>
    <w:rsid w:val="001529F3"/>
    <w:rsid w:val="00152C62"/>
    <w:rsid w:val="0015372F"/>
    <w:rsid w:val="0015389E"/>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5C3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42D"/>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5D2"/>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830"/>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3A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3E"/>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166"/>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5AA"/>
    <w:rsid w:val="004676F9"/>
    <w:rsid w:val="0046779B"/>
    <w:rsid w:val="004677A0"/>
    <w:rsid w:val="00470D0F"/>
    <w:rsid w:val="00470FAC"/>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522"/>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1683"/>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C767F"/>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92A"/>
    <w:rsid w:val="006F2EE7"/>
    <w:rsid w:val="006F3DD6"/>
    <w:rsid w:val="006F56FE"/>
    <w:rsid w:val="006F6081"/>
    <w:rsid w:val="006F6207"/>
    <w:rsid w:val="006F652B"/>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298"/>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6C6"/>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AF9"/>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81"/>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1A"/>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05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4C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781"/>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E8B"/>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03F"/>
    <w:rsid w:val="00CD0100"/>
    <w:rsid w:val="00CD0B87"/>
    <w:rsid w:val="00CD10AD"/>
    <w:rsid w:val="00CD150A"/>
    <w:rsid w:val="00CD1605"/>
    <w:rsid w:val="00CD18C5"/>
    <w:rsid w:val="00CD212F"/>
    <w:rsid w:val="00CD21B4"/>
    <w:rsid w:val="00CD25C3"/>
    <w:rsid w:val="00CD2844"/>
    <w:rsid w:val="00CD2C36"/>
    <w:rsid w:val="00CD38F0"/>
    <w:rsid w:val="00CD3BAE"/>
    <w:rsid w:val="00CD3C67"/>
    <w:rsid w:val="00CD4109"/>
    <w:rsid w:val="00CD426E"/>
    <w:rsid w:val="00CD4F21"/>
    <w:rsid w:val="00CD5120"/>
    <w:rsid w:val="00CD55AD"/>
    <w:rsid w:val="00CD58BD"/>
    <w:rsid w:val="00CD598F"/>
    <w:rsid w:val="00CD5AE2"/>
    <w:rsid w:val="00CD5BB7"/>
    <w:rsid w:val="00CD667C"/>
    <w:rsid w:val="00CD677C"/>
    <w:rsid w:val="00CD689C"/>
    <w:rsid w:val="00CD701A"/>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0F6"/>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140"/>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115"/>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6081">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8.png"/><Relationship Id="rId159" Type="http://schemas.microsoft.com/office/2007/relationships/hdphoto" Target="media/hdphoto18.wdp"/><Relationship Id="rId170" Type="http://schemas.openxmlformats.org/officeDocument/2006/relationships/image" Target="media/image143.png"/><Relationship Id="rId191" Type="http://schemas.openxmlformats.org/officeDocument/2006/relationships/image" Target="media/image158.png"/><Relationship Id="rId205" Type="http://schemas.openxmlformats.org/officeDocument/2006/relationships/image" Target="media/image171.png"/><Relationship Id="rId226" Type="http://schemas.openxmlformats.org/officeDocument/2006/relationships/header" Target="header1.xml"/><Relationship Id="rId107" Type="http://schemas.openxmlformats.org/officeDocument/2006/relationships/image" Target="media/image93.jpe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1.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5.png"/><Relationship Id="rId181" Type="http://schemas.openxmlformats.org/officeDocument/2006/relationships/image" Target="media/image150.png"/><Relationship Id="rId216" Type="http://schemas.openxmlformats.org/officeDocument/2006/relationships/image" Target="media/image181.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png"/><Relationship Id="rId118" Type="http://schemas.openxmlformats.org/officeDocument/2006/relationships/image" Target="media/image103.png"/><Relationship Id="rId134" Type="http://schemas.microsoft.com/office/2007/relationships/hdphoto" Target="media/hdphoto12.wdp"/><Relationship Id="rId139" Type="http://schemas.openxmlformats.org/officeDocument/2006/relationships/image" Target="media/image119.png"/><Relationship Id="rId80" Type="http://schemas.openxmlformats.org/officeDocument/2006/relationships/image" Target="media/image66.jpeg"/><Relationship Id="rId85" Type="http://schemas.openxmlformats.org/officeDocument/2006/relationships/image" Target="media/image71.jpeg"/><Relationship Id="rId150" Type="http://schemas.microsoft.com/office/2007/relationships/hdphoto" Target="media/hdphoto16.wdp"/><Relationship Id="rId155" Type="http://schemas.openxmlformats.org/officeDocument/2006/relationships/image" Target="media/image132.png"/><Relationship Id="rId171" Type="http://schemas.openxmlformats.org/officeDocument/2006/relationships/image" Target="media/image144.png"/><Relationship Id="rId176" Type="http://schemas.openxmlformats.org/officeDocument/2006/relationships/image" Target="media/image147.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footer" Target="footer1.xml"/><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microsoft.com/office/2007/relationships/hdphoto" Target="media/hdphoto9.wdp"/><Relationship Id="rId129" Type="http://schemas.openxmlformats.org/officeDocument/2006/relationships/image" Target="media/image112.png"/><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microsoft.com/office/2007/relationships/hdphoto" Target="media/hdphoto14.wdp"/><Relationship Id="rId145" Type="http://schemas.openxmlformats.org/officeDocument/2006/relationships/image" Target="media/image123.png"/><Relationship Id="rId161" Type="http://schemas.microsoft.com/office/2007/relationships/hdphoto" Target="media/hdphoto19.wdp"/><Relationship Id="rId166" Type="http://schemas.openxmlformats.org/officeDocument/2006/relationships/image" Target="media/image139.png"/><Relationship Id="rId182" Type="http://schemas.microsoft.com/office/2007/relationships/hdphoto" Target="media/hdphoto25.wdp"/><Relationship Id="rId187" Type="http://schemas.openxmlformats.org/officeDocument/2006/relationships/image" Target="media/image154.pn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jpe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microsoft.com/office/2007/relationships/hdphoto" Target="media/hdphoto8.wdp"/><Relationship Id="rId119" Type="http://schemas.openxmlformats.org/officeDocument/2006/relationships/image" Target="media/image104.pn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microsoft.com/office/2007/relationships/hdphoto" Target="media/hdphoto11.wdp"/><Relationship Id="rId135" Type="http://schemas.openxmlformats.org/officeDocument/2006/relationships/image" Target="media/image116.png"/><Relationship Id="rId151" Type="http://schemas.openxmlformats.org/officeDocument/2006/relationships/image" Target="media/image128.jpeg"/><Relationship Id="rId156" Type="http://schemas.microsoft.com/office/2007/relationships/hdphoto" Target="media/hdphoto17.wdp"/><Relationship Id="rId177" Type="http://schemas.openxmlformats.org/officeDocument/2006/relationships/image" Target="media/image148.png"/><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microsoft.com/office/2007/relationships/hdphoto" Target="media/hdphoto28.wdp"/><Relationship Id="rId223" Type="http://schemas.openxmlformats.org/officeDocument/2006/relationships/image" Target="media/image188.png"/><Relationship Id="rId228" Type="http://schemas.openxmlformats.org/officeDocument/2006/relationships/footer" Target="footer2.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09.jpeg"/><Relationship Id="rId141" Type="http://schemas.openxmlformats.org/officeDocument/2006/relationships/image" Target="media/image120.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36.png"/><Relationship Id="rId183" Type="http://schemas.openxmlformats.org/officeDocument/2006/relationships/image" Target="media/image151.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jpeg"/><Relationship Id="rId115" Type="http://schemas.openxmlformats.org/officeDocument/2006/relationships/image" Target="media/image100.jpeg"/><Relationship Id="rId131" Type="http://schemas.openxmlformats.org/officeDocument/2006/relationships/image" Target="media/image113.png"/><Relationship Id="rId136" Type="http://schemas.openxmlformats.org/officeDocument/2006/relationships/image" Target="media/image117.png"/><Relationship Id="rId157" Type="http://schemas.openxmlformats.org/officeDocument/2006/relationships/image" Target="media/image133.png"/><Relationship Id="rId178" Type="http://schemas.microsoft.com/office/2007/relationships/hdphoto" Target="media/hdphoto23.wdp"/><Relationship Id="rId61" Type="http://schemas.microsoft.com/office/2007/relationships/hdphoto" Target="media/hdphoto5.wdp"/><Relationship Id="rId82" Type="http://schemas.openxmlformats.org/officeDocument/2006/relationships/image" Target="media/image68.jpeg"/><Relationship Id="rId152" Type="http://schemas.openxmlformats.org/officeDocument/2006/relationships/image" Target="media/image129.jpeg"/><Relationship Id="rId173" Type="http://schemas.microsoft.com/office/2007/relationships/hdphoto" Target="media/hdphoto21.wdp"/><Relationship Id="rId194" Type="http://schemas.openxmlformats.org/officeDocument/2006/relationships/image" Target="media/image161.png"/><Relationship Id="rId199" Type="http://schemas.openxmlformats.org/officeDocument/2006/relationships/image" Target="media/image166.png"/><Relationship Id="rId203" Type="http://schemas.microsoft.com/office/2007/relationships/hdphoto" Target="media/hdphoto27.wdp"/><Relationship Id="rId208" Type="http://schemas.openxmlformats.org/officeDocument/2006/relationships/image" Target="media/image173.png"/><Relationship Id="rId229" Type="http://schemas.openxmlformats.org/officeDocument/2006/relationships/fontTable" Target="fontTable.xml"/><Relationship Id="rId19" Type="http://schemas.openxmlformats.org/officeDocument/2006/relationships/image" Target="media/image12.png"/><Relationship Id="rId224" Type="http://schemas.openxmlformats.org/officeDocument/2006/relationships/image" Target="media/image189.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jpe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openxmlformats.org/officeDocument/2006/relationships/image" Target="media/image121.png"/><Relationship Id="rId163" Type="http://schemas.openxmlformats.org/officeDocument/2006/relationships/image" Target="media/image137.png"/><Relationship Id="rId184" Type="http://schemas.microsoft.com/office/2007/relationships/hdphoto" Target="media/hdphoto26.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30"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openxmlformats.org/officeDocument/2006/relationships/image" Target="media/image101.png"/><Relationship Id="rId137" Type="http://schemas.microsoft.com/office/2007/relationships/hdphoto" Target="media/hdphoto13.wdp"/><Relationship Id="rId158" Type="http://schemas.openxmlformats.org/officeDocument/2006/relationships/image" Target="media/image134.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png"/><Relationship Id="rId111" Type="http://schemas.openxmlformats.org/officeDocument/2006/relationships/image" Target="media/image97.jpeg"/><Relationship Id="rId132" Type="http://schemas.openxmlformats.org/officeDocument/2006/relationships/image" Target="media/image114.png"/><Relationship Id="rId153" Type="http://schemas.openxmlformats.org/officeDocument/2006/relationships/image" Target="media/image130.jpeg"/><Relationship Id="rId174" Type="http://schemas.openxmlformats.org/officeDocument/2006/relationships/image" Target="media/image146.png"/><Relationship Id="rId179" Type="http://schemas.openxmlformats.org/officeDocument/2006/relationships/image" Target="media/image149.png"/><Relationship Id="rId195" Type="http://schemas.openxmlformats.org/officeDocument/2006/relationships/image" Target="media/image162.png"/><Relationship Id="rId209" Type="http://schemas.openxmlformats.org/officeDocument/2006/relationships/image" Target="media/image174.png"/><Relationship Id="rId190" Type="http://schemas.openxmlformats.org/officeDocument/2006/relationships/image" Target="media/image157.png"/><Relationship Id="rId204" Type="http://schemas.openxmlformats.org/officeDocument/2006/relationships/image" Target="media/image170.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png"/><Relationship Id="rId127" Type="http://schemas.microsoft.com/office/2007/relationships/hdphoto" Target="media/hdphoto10.wdp"/><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jpeg"/><Relationship Id="rId143" Type="http://schemas.microsoft.com/office/2007/relationships/hdphoto" Target="media/hdphoto15.wdp"/><Relationship Id="rId148" Type="http://schemas.openxmlformats.org/officeDocument/2006/relationships/image" Target="media/image126.png"/><Relationship Id="rId164" Type="http://schemas.microsoft.com/office/2007/relationships/hdphoto" Target="media/hdphoto20.wdp"/><Relationship Id="rId169" Type="http://schemas.openxmlformats.org/officeDocument/2006/relationships/image" Target="media/image142.pn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4.wdp"/><Relationship Id="rId210" Type="http://schemas.openxmlformats.org/officeDocument/2006/relationships/image" Target="media/image175.png"/><Relationship Id="rId215" Type="http://schemas.openxmlformats.org/officeDocument/2006/relationships/image" Target="media/image180.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2.wdp"/><Relationship Id="rId196" Type="http://schemas.openxmlformats.org/officeDocument/2006/relationships/image" Target="media/image163.jpeg"/><Relationship Id="rId200" Type="http://schemas.openxmlformats.org/officeDocument/2006/relationships/image" Target="media/image167.pn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jpeg"/><Relationship Id="rId123" Type="http://schemas.openxmlformats.org/officeDocument/2006/relationships/image" Target="media/image108.png"/><Relationship Id="rId144" Type="http://schemas.openxmlformats.org/officeDocument/2006/relationships/image" Target="media/image122.jpeg"/><Relationship Id="rId90" Type="http://schemas.openxmlformats.org/officeDocument/2006/relationships/image" Target="media/image76.png"/><Relationship Id="rId165" Type="http://schemas.openxmlformats.org/officeDocument/2006/relationships/image" Target="media/image138.png"/><Relationship Id="rId186" Type="http://schemas.openxmlformats.org/officeDocument/2006/relationships/image" Target="media/image153.jpeg"/><Relationship Id="rId211" Type="http://schemas.openxmlformats.org/officeDocument/2006/relationships/image" Target="media/image176.jpeg"/></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296D586-E1CE-4623-9E2A-3C62546E9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817</TotalTime>
  <Pages>59</Pages>
  <Words>6787</Words>
  <Characters>51180</Characters>
  <Application>Microsoft Office Word</Application>
  <DocSecurity>0</DocSecurity>
  <Lines>426</Lines>
  <Paragraphs>115</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57852</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61</cp:revision>
  <cp:lastPrinted>2016-10-10T22:01:00Z</cp:lastPrinted>
  <dcterms:created xsi:type="dcterms:W3CDTF">2018-01-02T23:14:00Z</dcterms:created>
  <dcterms:modified xsi:type="dcterms:W3CDTF">2020-02-11T22:19:00Z</dcterms:modified>
</cp:coreProperties>
</file>